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3EFD" w:rsidRPr="00642682" w:rsidRDefault="00E83EFD" w:rsidP="00642682">
      <w:pPr>
        <w:pStyle w:val="Bezodstpw"/>
        <w:jc w:val="both"/>
        <w:rPr>
          <w:sz w:val="28"/>
          <w:szCs w:val="28"/>
        </w:rPr>
      </w:pPr>
      <w:bookmarkStart w:id="0" w:name="_Hlk508902039"/>
      <w:bookmarkEnd w:id="0"/>
      <w:r w:rsidRPr="00E83EFD">
        <w:rPr>
          <w:sz w:val="28"/>
          <w:szCs w:val="28"/>
        </w:rPr>
        <w:t xml:space="preserve">Title: </w:t>
      </w:r>
      <w:r>
        <w:rPr>
          <w:sz w:val="28"/>
          <w:szCs w:val="28"/>
        </w:rPr>
        <w:t xml:space="preserve">buried versus exposed </w:t>
      </w:r>
      <w:r w:rsidR="00642682">
        <w:rPr>
          <w:sz w:val="28"/>
          <w:szCs w:val="28"/>
        </w:rPr>
        <w:t xml:space="preserve">- </w:t>
      </w:r>
      <w:r w:rsidR="00BE7D40">
        <w:rPr>
          <w:sz w:val="28"/>
          <w:szCs w:val="28"/>
        </w:rPr>
        <w:t xml:space="preserve">transmembrane </w:t>
      </w:r>
      <w:r w:rsidR="00DC0F13" w:rsidRPr="00DC0F13">
        <w:rPr>
          <w:sz w:val="28"/>
          <w:szCs w:val="28"/>
        </w:rPr>
        <w:t>β barrel residues</w:t>
      </w:r>
      <w:r w:rsidR="00DC0F13">
        <w:rPr>
          <w:sz w:val="28"/>
          <w:szCs w:val="28"/>
        </w:rPr>
        <w:t xml:space="preserve"> status prediction</w:t>
      </w:r>
      <w:r w:rsidR="00642682">
        <w:rPr>
          <w:sz w:val="28"/>
          <w:szCs w:val="28"/>
        </w:rPr>
        <w:br/>
      </w:r>
    </w:p>
    <w:p w:rsidR="00430CC1" w:rsidRDefault="00430CC1" w:rsidP="000E3C67">
      <w:pPr>
        <w:pStyle w:val="Nagwek2"/>
        <w:jc w:val="both"/>
      </w:pPr>
      <w:r>
        <w:t>Abstract</w:t>
      </w:r>
    </w:p>
    <w:p w:rsidR="003E67B1" w:rsidRPr="00430CC1" w:rsidRDefault="00C22C72" w:rsidP="000E3C67">
      <w:pPr>
        <w:jc w:val="both"/>
      </w:pPr>
      <w:r>
        <w:tab/>
        <w:t xml:space="preserve">Prediction of </w:t>
      </w:r>
      <w:r w:rsidR="00BC09A1">
        <w:t xml:space="preserve">exposure status of residues in </w:t>
      </w:r>
      <w:r>
        <w:t xml:space="preserve">Transmembrane </w:t>
      </w:r>
      <w:r w:rsidR="00A43676" w:rsidRPr="00A43676">
        <w:t>β</w:t>
      </w:r>
      <w:r w:rsidR="00A43676">
        <w:t>-</w:t>
      </w:r>
      <w:r w:rsidR="00A43676" w:rsidRPr="00A43676">
        <w:t xml:space="preserve">barrel </w:t>
      </w:r>
      <w:r w:rsidR="00E32901">
        <w:t xml:space="preserve">is a difficult task. There </w:t>
      </w:r>
      <w:r w:rsidR="0086623D">
        <w:t>is</w:t>
      </w:r>
      <w:r w:rsidR="00E32901">
        <w:t xml:space="preserve"> only very limited number of </w:t>
      </w:r>
      <w:r w:rsidR="00903D6B" w:rsidRPr="00A43676">
        <w:t>β</w:t>
      </w:r>
      <w:r w:rsidR="00903D6B">
        <w:t>-</w:t>
      </w:r>
      <w:r w:rsidR="00903D6B" w:rsidRPr="00A43676">
        <w:t>barrel</w:t>
      </w:r>
      <w:r w:rsidR="00E32901">
        <w:t xml:space="preserve"> structures experimentally resolved and therefore the training possibilities are limited by tiny databases available. </w:t>
      </w:r>
      <w:r w:rsidR="003E67B1">
        <w:t>Here</w:t>
      </w:r>
      <w:r w:rsidR="00F5214B">
        <w:t xml:space="preserve"> </w:t>
      </w:r>
      <w:r w:rsidR="00236324">
        <w:t>s</w:t>
      </w:r>
      <w:r w:rsidR="00236324" w:rsidRPr="003E67B1">
        <w:t xml:space="preserve">upport </w:t>
      </w:r>
      <w:r w:rsidR="00236324">
        <w:t>v</w:t>
      </w:r>
      <w:r w:rsidR="00236324" w:rsidRPr="003E67B1">
        <w:t>ector</w:t>
      </w:r>
      <w:r w:rsidR="00236324">
        <w:t xml:space="preserve"> classifier(SVC) approach to tackle the problem</w:t>
      </w:r>
      <w:r w:rsidR="00F5214B" w:rsidRPr="00F5214B">
        <w:t xml:space="preserve"> </w:t>
      </w:r>
      <w:r w:rsidR="00F5214B">
        <w:t>is presented</w:t>
      </w:r>
      <w:r w:rsidR="0063685C">
        <w:t>.</w:t>
      </w:r>
      <w:r w:rsidR="00F81A99">
        <w:t xml:space="preserve"> </w:t>
      </w:r>
      <w:r w:rsidR="00F5214B">
        <w:t xml:space="preserve">The </w:t>
      </w:r>
      <w:r w:rsidR="00F81A99">
        <w:t>cl</w:t>
      </w:r>
      <w:r w:rsidR="0063685C">
        <w:t xml:space="preserve">assifier was optimized and further improved by extraction of evolutionary information using PSI-BLAST. The </w:t>
      </w:r>
      <w:r w:rsidR="00236324">
        <w:t>accuracy of prediction</w:t>
      </w:r>
      <w:r w:rsidR="0063685C">
        <w:t xml:space="preserve"> of this predictor is 74.37% </w:t>
      </w:r>
      <w:r w:rsidR="00236324">
        <w:t xml:space="preserve">tested </w:t>
      </w:r>
      <w:r w:rsidR="0063685C">
        <w:t xml:space="preserve">on </w:t>
      </w:r>
      <w:r w:rsidR="00236324">
        <w:t xml:space="preserve">provided </w:t>
      </w:r>
      <w:r w:rsidR="0063685C">
        <w:t xml:space="preserve">dataset </w:t>
      </w:r>
      <w:r w:rsidR="00236324">
        <w:t>using</w:t>
      </w:r>
      <w:r w:rsidR="0063685C">
        <w:t xml:space="preserve"> 3-fold cross validation, which is comparable to 78,35% </w:t>
      </w:r>
      <w:r w:rsidR="00236324">
        <w:t xml:space="preserve">achieved by </w:t>
      </w:r>
      <w:r w:rsidR="0063685C">
        <w:t>best SVC approaches found in literature. Also the predictor is not falling</w:t>
      </w:r>
      <w:r w:rsidR="00236324">
        <w:t xml:space="preserve"> </w:t>
      </w:r>
      <w:r w:rsidR="0063685C">
        <w:t xml:space="preserve">far behind when compared to best available exposure status predictor for </w:t>
      </w:r>
      <w:r w:rsidR="00236324" w:rsidRPr="00236324">
        <w:t>β-barrel</w:t>
      </w:r>
      <w:r w:rsidR="00236324">
        <w:t xml:space="preserve">s, namely </w:t>
      </w:r>
      <w:r w:rsidR="0063685C">
        <w:t>HMM based TMBHMM which accuracy is 83%.</w:t>
      </w:r>
    </w:p>
    <w:p w:rsidR="00FE2257" w:rsidRPr="00FE2257" w:rsidRDefault="00FE2257" w:rsidP="00FE2257">
      <w:pPr>
        <w:pStyle w:val="Nagwek2"/>
      </w:pPr>
      <w:r>
        <w:t>Introduction</w:t>
      </w:r>
    </w:p>
    <w:p w:rsidR="00862B81" w:rsidRDefault="008850FE" w:rsidP="00862B81">
      <w:pPr>
        <w:spacing w:line="276" w:lineRule="auto"/>
        <w:ind w:firstLine="720"/>
        <w:jc w:val="both"/>
      </w:pPr>
      <w:r w:rsidRPr="00FE2257">
        <w:t>Support vector machine (SVM) is a supervised machine learning technique</w:t>
      </w:r>
      <w:r w:rsidR="00675D46">
        <w:t>.</w:t>
      </w:r>
      <w:r w:rsidRPr="00FE2257">
        <w:t xml:space="preserve"> </w:t>
      </w:r>
      <w:r w:rsidR="00675D46">
        <w:t>It means that</w:t>
      </w:r>
      <w:r w:rsidRPr="00FE2257">
        <w:t xml:space="preserve"> data </w:t>
      </w:r>
      <w:r w:rsidR="00675D46">
        <w:t xml:space="preserve">provided </w:t>
      </w:r>
      <w:r w:rsidRPr="00FE2257">
        <w:t xml:space="preserve">for training is supplied with correct classification. </w:t>
      </w:r>
      <w:r w:rsidR="00F2197A">
        <w:t>The technique</w:t>
      </w:r>
      <w:r w:rsidRPr="00FE2257">
        <w:t xml:space="preserve"> is non-parametric so there is no assumption on how the data is</w:t>
      </w:r>
      <w:bookmarkStart w:id="1" w:name="_GoBack"/>
      <w:bookmarkEnd w:id="1"/>
      <w:r w:rsidRPr="00FE2257">
        <w:t xml:space="preserve"> distributed</w:t>
      </w:r>
      <w:r w:rsidR="00675D46">
        <w:t xml:space="preserve"> prior to training</w:t>
      </w:r>
      <w:r w:rsidRPr="00FE2257">
        <w:t>. The</w:t>
      </w:r>
      <w:r w:rsidR="00675D46">
        <w:t xml:space="preserve"> basic mechanism underpinning the</w:t>
      </w:r>
      <w:r w:rsidRPr="00FE2257">
        <w:t xml:space="preserve"> algorithm is </w:t>
      </w:r>
      <w:r w:rsidR="00675D46">
        <w:t>search for</w:t>
      </w:r>
      <w:r w:rsidRPr="00FE2257">
        <w:t xml:space="preserve"> the hyperplane to </w:t>
      </w:r>
      <w:r w:rsidR="00675D46">
        <w:t xml:space="preserve">optimally </w:t>
      </w:r>
      <w:r w:rsidRPr="00FE2257">
        <w:t xml:space="preserve">separate training examples </w:t>
      </w:r>
      <w:r w:rsidR="00C5599B" w:rsidRPr="00FE2257">
        <w:t>and in turn, assign them to</w:t>
      </w:r>
      <w:r w:rsidRPr="00FE2257">
        <w:t xml:space="preserve"> different classes with the highest </w:t>
      </w:r>
      <w:r w:rsidR="00DD601B" w:rsidRPr="00FE2257">
        <w:t xml:space="preserve">possible </w:t>
      </w:r>
      <w:r w:rsidRPr="00FE2257">
        <w:t xml:space="preserve">accuracy. </w:t>
      </w:r>
      <w:r w:rsidR="00DF7092" w:rsidRPr="00FE2257">
        <w:t xml:space="preserve">The number of classes </w:t>
      </w:r>
      <w:r w:rsidR="00F2197A">
        <w:t xml:space="preserve">have to be </w:t>
      </w:r>
      <w:r w:rsidR="00DF7092" w:rsidRPr="00FE2257">
        <w:t xml:space="preserve"> defined by</w:t>
      </w:r>
      <w:r w:rsidR="00F2197A">
        <w:t xml:space="preserve"> </w:t>
      </w:r>
      <w:r w:rsidR="00DF7092" w:rsidRPr="00FE2257">
        <w:t>user before</w:t>
      </w:r>
      <w:r w:rsidR="00DD601B" w:rsidRPr="00FE2257">
        <w:t>hand</w:t>
      </w:r>
      <w:r w:rsidR="00DD601B" w:rsidRPr="00FE2257">
        <w:fldChar w:fldCharType="begin" w:fldLock="1"/>
      </w:r>
      <w:r w:rsidR="00DD601B" w:rsidRPr="00FE2257">
        <w:instrText>ADDIN CSL_CITATION { "citationItems" : [ { "id" : "ITEM-1", "itemData" : { "DOI" : "10.1016/j.isprsjprs.2010.11.001", "ISBN" : "0924-2716", "ISSN" : "09242716", "PMID" : "175", "abstract" : "A wide range of methods for analysis of airborne- and satellite-derived imagery continues to be proposed and assessed. In this paper, we review remote sensing implementations of support vector machines (SVMs), a promising machine learning methodology. This review is timely due to the exponentially increasing number of works published in recent years. SVMs are particularly appealing in the remote sensing field due to their ability to generalize well even with limited training samples, a common limitation for remote sensing applications. However, they also suffer from parameter assignment issues that can significantly affect obtained results. A summary of empirical results is provided for various applications of over one hundred published works (as of April, 2010). It is our hope that this survey will provide guidelines for future applications of SVMs and possible areas of algorithm enhancement. \u00a9 2010 International Society for Photogrammetry and Remote Sensing, Inc. (ISPRS).", "author" : [ { "dropping-particle" : "", "family" : "Mountrakis", "given" : "Giorgos", "non-dropping-particle" : "", "parse-names" : false, "suffix" : "" }, { "dropping-particle" : "", "family" : "Im", "given" : "Jungho", "non-dropping-particle" : "", "parse-names" : false, "suffix" : "" }, { "dropping-particle" : "", "family" : "Ogole", "given" : "Caesar", "non-dropping-particle" : "", "parse-names" : false, "suffix" : "" } ], "container-title" : "ISPRS Journal of Photogrammetry and Remote Sensing", "id" : "ITEM-1", "issue" : "3", "issued" : { "date-parts" : [ [ "2011" ] ] }, "page" : "247-259", "publisher" : "Elsevier B.V.", "title" : "Support vector machines in remote sensing: A review", "type" : "article-journal", "volume" : "66" }, "uris" : [ "http://www.mendeley.com/documents/?uuid=0a57f201-96e2-4963-a4e2-8d0e1e1dbeea" ] } ], "mendeley" : { "formattedCitation" : "(Mountrakis, Im, &amp; Ogole, 2011)", "plainTextFormattedCitation" : "(Mountrakis, Im, &amp; Ogole, 2011)", "previouslyFormattedCitation" : "(Mountrakis, Im, &amp; Ogole, 2011)" }, "properties" : {  }, "schema" : "https://github.com/citation-style-language/schema/raw/master/csl-citation.json" }</w:instrText>
      </w:r>
      <w:r w:rsidR="00DD601B" w:rsidRPr="00FE2257">
        <w:fldChar w:fldCharType="separate"/>
      </w:r>
      <w:r w:rsidR="00DD601B" w:rsidRPr="00FE2257">
        <w:rPr>
          <w:noProof/>
        </w:rPr>
        <w:t>(Mountrakis, Im, &amp; Ogole, 2011)</w:t>
      </w:r>
      <w:r w:rsidR="00DD601B" w:rsidRPr="00FE2257">
        <w:fldChar w:fldCharType="end"/>
      </w:r>
      <w:r w:rsidR="00DD601B" w:rsidRPr="00FE2257">
        <w:t xml:space="preserve">. </w:t>
      </w:r>
      <w:r w:rsidR="004E3F1D" w:rsidRPr="00FE2257">
        <w:t xml:space="preserve">One of easily accessible ways to </w:t>
      </w:r>
      <w:r w:rsidR="00F2197A">
        <w:t>implement</w:t>
      </w:r>
      <w:r w:rsidR="004E3F1D" w:rsidRPr="00FE2257">
        <w:t xml:space="preserve"> SVM is through scikit-learn</w:t>
      </w:r>
      <w:r w:rsidR="00C5599B" w:rsidRPr="00FE2257">
        <w:t xml:space="preserve"> library</w:t>
      </w:r>
      <w:r w:rsidR="00C5599B" w:rsidRPr="00FE2257">
        <w:fldChar w:fldCharType="begin" w:fldLock="1"/>
      </w:r>
      <w:r w:rsidR="00C5599B" w:rsidRPr="00FE2257">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C5599B" w:rsidRPr="00FE2257">
        <w:fldChar w:fldCharType="separate"/>
      </w:r>
      <w:r w:rsidR="00C5599B" w:rsidRPr="00FE2257">
        <w:rPr>
          <w:noProof/>
        </w:rPr>
        <w:t>(Varoquaux et al., 2015)</w:t>
      </w:r>
      <w:r w:rsidR="00C5599B" w:rsidRPr="00FE2257">
        <w:fldChar w:fldCharType="end"/>
      </w:r>
      <w:r w:rsidR="004E3F1D" w:rsidRPr="00FE2257">
        <w:t>. There are</w:t>
      </w:r>
      <w:r w:rsidR="00EE5D22" w:rsidRPr="00FE2257">
        <w:t xml:space="preserve"> 4 main types of kernels in SVM provided by scikit-learn: linear, polynomial, rbf and sigmoid. </w:t>
      </w:r>
      <w:r w:rsidR="00234F62" w:rsidRPr="00FE2257">
        <w:t xml:space="preserve">These kernel types define the </w:t>
      </w:r>
      <w:r w:rsidR="00862B81">
        <w:t xml:space="preserve">shape of the </w:t>
      </w:r>
      <w:r w:rsidR="00862B81" w:rsidRPr="00862B81">
        <w:t>hyperplane</w:t>
      </w:r>
      <w:r w:rsidR="00C5599B" w:rsidRPr="00FE2257">
        <w:t>.</w:t>
      </w:r>
      <w:r w:rsidR="004B7561" w:rsidRPr="00FE2257">
        <w:t xml:space="preserve"> Different kernels might </w:t>
      </w:r>
      <w:r w:rsidR="009828D5">
        <w:t>be favourable</w:t>
      </w:r>
      <w:r w:rsidR="004B7561" w:rsidRPr="00FE2257">
        <w:t xml:space="preserve"> </w:t>
      </w:r>
      <w:r w:rsidR="009828D5">
        <w:t xml:space="preserve">to use </w:t>
      </w:r>
      <w:r w:rsidR="004B7561" w:rsidRPr="00FE2257">
        <w:t>depending on the underlying problem one is trying to solve.</w:t>
      </w:r>
      <w:r w:rsidR="00A9477F" w:rsidRPr="00FE2257">
        <w:t xml:space="preserve"> </w:t>
      </w:r>
    </w:p>
    <w:p w:rsidR="0009700A" w:rsidRPr="00FE2257" w:rsidRDefault="00365255" w:rsidP="00FE2257">
      <w:pPr>
        <w:spacing w:line="276" w:lineRule="auto"/>
        <w:ind w:firstLine="720"/>
        <w:jc w:val="both"/>
      </w:pPr>
      <w:r w:rsidRPr="00FE2257">
        <w:t xml:space="preserve">Assessing the accuracy of the model is important for getting an estimate of its </w:t>
      </w:r>
      <w:r w:rsidR="008556C3">
        <w:t xml:space="preserve">predicting </w:t>
      </w:r>
      <w:r w:rsidRPr="00FE2257">
        <w:t xml:space="preserve">capabilities and also for </w:t>
      </w:r>
      <w:r w:rsidR="008556C3">
        <w:t xml:space="preserve">best </w:t>
      </w:r>
      <w:r w:rsidRPr="00FE2257">
        <w:t>model selection. One way of accuracy assessment is cross-validation</w:t>
      </w:r>
      <w:r w:rsidR="00DE2D4D" w:rsidRPr="00FE2257">
        <w:fldChar w:fldCharType="begin" w:fldLock="1"/>
      </w:r>
      <w:r w:rsidR="00DE2D4D" w:rsidRPr="00FE2257">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 "uris" : [ "http://www.mendeley.com/documents/?uuid=a26f169a-2a1b-4b96-8583-33011cbf519b" ] } ], "mendeley" : { "formattedCitation" : "(Kohavi, 1995)", "plainTextFormattedCitation" : "(Kohavi, 1995)", "previouslyFormattedCitation" : "(Kohavi, 1995)" }, "properties" : {  }, "schema" : "https://github.com/citation-style-language/schema/raw/master/csl-citation.json" }</w:instrText>
      </w:r>
      <w:r w:rsidR="00DE2D4D" w:rsidRPr="00FE2257">
        <w:fldChar w:fldCharType="separate"/>
      </w:r>
      <w:r w:rsidR="00DE2D4D" w:rsidRPr="00FE2257">
        <w:rPr>
          <w:noProof/>
        </w:rPr>
        <w:t>(Kohavi, 1995)</w:t>
      </w:r>
      <w:r w:rsidR="00DE2D4D" w:rsidRPr="00FE2257">
        <w:fldChar w:fldCharType="end"/>
      </w:r>
      <w:r w:rsidR="00DE2D4D" w:rsidRPr="00FE2257">
        <w:t xml:space="preserve">. </w:t>
      </w:r>
      <w:r w:rsidR="009E73C2" w:rsidRPr="00FE2257">
        <w:t xml:space="preserve">In this technique, the training database is split into </w:t>
      </w:r>
      <w:r w:rsidR="008556C3">
        <w:t>parts. some</w:t>
      </w:r>
      <w:r w:rsidR="009E73C2" w:rsidRPr="00FE2257">
        <w:t xml:space="preserve"> </w:t>
      </w:r>
      <w:r w:rsidR="008556C3">
        <w:t>of them are used for</w:t>
      </w:r>
      <w:r w:rsidR="009E73C2" w:rsidRPr="00FE2257">
        <w:t xml:space="preserve"> algorithm </w:t>
      </w:r>
      <w:r w:rsidR="008556C3">
        <w:t xml:space="preserve">training and some are </w:t>
      </w:r>
      <w:r w:rsidR="009E73C2" w:rsidRPr="00FE2257">
        <w:t xml:space="preserve">only used for </w:t>
      </w:r>
      <w:r w:rsidR="009177A6" w:rsidRPr="00FE2257">
        <w:t>testing the performance of the model.</w:t>
      </w:r>
      <w:r w:rsidR="008556C3">
        <w:t xml:space="preserve"> In case of K-fold cross validation, dataset is split into k parts. All</w:t>
      </w:r>
      <w:r w:rsidR="00E621EA">
        <w:t xml:space="preserve"> parts</w:t>
      </w:r>
      <w:r w:rsidR="008556C3">
        <w:t xml:space="preserve"> except one are used for training and </w:t>
      </w:r>
      <w:r w:rsidR="00E621EA">
        <w:t>remaining</w:t>
      </w:r>
      <w:r w:rsidR="008556C3">
        <w:t xml:space="preserve"> part is used for testing. The process is repeated k time, so </w:t>
      </w:r>
      <w:r w:rsidR="00CF1418">
        <w:t xml:space="preserve">as </w:t>
      </w:r>
      <w:r w:rsidR="008556C3">
        <w:t xml:space="preserve">every part is used for </w:t>
      </w:r>
      <w:r w:rsidR="00857AEC">
        <w:t>testing once</w:t>
      </w:r>
      <w:r w:rsidR="00E621EA">
        <w:t xml:space="preserve">. </w:t>
      </w:r>
      <w:r w:rsidR="009177A6" w:rsidRPr="00FE2257">
        <w:t xml:space="preserve">This approach allow for generalization the </w:t>
      </w:r>
      <w:r w:rsidR="00BA0033">
        <w:t>accuracy</w:t>
      </w:r>
      <w:r w:rsidR="009177A6" w:rsidRPr="00FE2257">
        <w:t xml:space="preserve"> of the model, as test set is simulating real proble</w:t>
      </w:r>
      <w:r w:rsidR="00562415">
        <w:t>m</w:t>
      </w:r>
      <w:r w:rsidR="00CF1418">
        <w:t>, never seen by model before</w:t>
      </w:r>
      <w:r w:rsidR="00FE2257" w:rsidRPr="00FE2257">
        <w:t>.</w:t>
      </w:r>
    </w:p>
    <w:p w:rsidR="00831F63" w:rsidRDefault="00831F63" w:rsidP="00DE5A83">
      <w:pPr>
        <w:jc w:val="both"/>
      </w:pPr>
      <w:r>
        <w:tab/>
        <w:t xml:space="preserve">Transmembrane </w:t>
      </w:r>
      <w:r>
        <w:rPr>
          <w:rFonts w:cstheme="minorHAnsi"/>
        </w:rPr>
        <w:t>β</w:t>
      </w:r>
      <w:r w:rsidR="00513804">
        <w:t>-</w:t>
      </w:r>
      <w:r>
        <w:t xml:space="preserve">barrels </w:t>
      </w:r>
      <w:r w:rsidR="0064134F">
        <w:t xml:space="preserve">are transmembrane proteins formed by antiparallel </w:t>
      </w:r>
      <w:r w:rsidR="0064134F">
        <w:rPr>
          <w:rFonts w:cstheme="minorHAnsi"/>
        </w:rPr>
        <w:t xml:space="preserve">β-sheet forming a barrel shape structure. Two </w:t>
      </w:r>
      <w:r w:rsidR="00CF1418">
        <w:rPr>
          <w:rFonts w:cstheme="minorHAnsi"/>
        </w:rPr>
        <w:t>following</w:t>
      </w:r>
      <w:r w:rsidR="0064134F">
        <w:rPr>
          <w:rFonts w:cstheme="minorHAnsi"/>
        </w:rPr>
        <w:t xml:space="preserve"> residues </w:t>
      </w:r>
      <w:r w:rsidR="00CF1418">
        <w:rPr>
          <w:rFonts w:cstheme="minorHAnsi"/>
        </w:rPr>
        <w:t>within</w:t>
      </w:r>
      <w:r w:rsidR="0064134F">
        <w:rPr>
          <w:rFonts w:cstheme="minorHAnsi"/>
        </w:rPr>
        <w:t xml:space="preserve"> </w:t>
      </w:r>
      <w:r w:rsidR="00914079">
        <w:rPr>
          <w:rFonts w:cstheme="minorHAnsi"/>
        </w:rPr>
        <w:t>β-s</w:t>
      </w:r>
      <w:r w:rsidR="00CF1418">
        <w:rPr>
          <w:rFonts w:cstheme="minorHAnsi"/>
        </w:rPr>
        <w:t>trand</w:t>
      </w:r>
      <w:r w:rsidR="00914079">
        <w:rPr>
          <w:rFonts w:cstheme="minorHAnsi"/>
        </w:rPr>
        <w:t xml:space="preserve"> are always pointing in the </w:t>
      </w:r>
      <w:r w:rsidR="005C0107">
        <w:rPr>
          <w:rFonts w:cstheme="minorHAnsi"/>
        </w:rPr>
        <w:t>opposite</w:t>
      </w:r>
      <w:r w:rsidR="00914079">
        <w:rPr>
          <w:rFonts w:cstheme="minorHAnsi"/>
        </w:rPr>
        <w:t xml:space="preserve"> directions </w:t>
      </w:r>
      <w:r w:rsidR="005C0107">
        <w:rPr>
          <w:rFonts w:cstheme="minorHAnsi"/>
        </w:rPr>
        <w:t xml:space="preserve">forming the in/out pattern with reference to the </w:t>
      </w:r>
      <w:r w:rsidR="00AE613F">
        <w:rPr>
          <w:rFonts w:cstheme="minorHAnsi"/>
        </w:rPr>
        <w:t>centre</w:t>
      </w:r>
      <w:r w:rsidR="005C0107">
        <w:rPr>
          <w:rFonts w:cstheme="minorHAnsi"/>
        </w:rPr>
        <w:t xml:space="preserve"> of the barrel. </w:t>
      </w:r>
      <w:r w:rsidR="00AE613F">
        <w:rPr>
          <w:rFonts w:cstheme="minorHAnsi"/>
        </w:rPr>
        <w:t>The residues pointing outside will always be nonpolar, as they are facing nonpolar inner part of transmembrane protein</w:t>
      </w:r>
      <w:r w:rsidR="00CF1418">
        <w:rPr>
          <w:rFonts w:cstheme="minorHAnsi"/>
        </w:rPr>
        <w:t>. R</w:t>
      </w:r>
      <w:r w:rsidR="00AE613F">
        <w:rPr>
          <w:rFonts w:cstheme="minorHAnsi"/>
        </w:rPr>
        <w:t>esidues pointing inside will always be polar</w:t>
      </w:r>
      <w:r w:rsidR="000C3A18">
        <w:rPr>
          <w:rFonts w:cstheme="minorHAnsi"/>
        </w:rPr>
        <w:fldChar w:fldCharType="begin" w:fldLock="1"/>
      </w:r>
      <w:r w:rsidR="000C3A18">
        <w:rPr>
          <w:rFonts w:cstheme="minorHAnsi"/>
        </w:rPr>
        <w:instrText>ADDIN CSL_CITATION { "citationItems" : [ { "id" : "ITEM-1", "itemData" : { "ISBN" : "9781136976964", "author" : [ { "dropping-particle" : "", "family" : "Zvelebil, M., &amp; Baum", "given" : "J.", "non-dropping-particle" : "", "parse-names" : false, "suffix" : "" } ], "container-title" : "Garland Science", "id" : "ITEM-1", "issued" : { "date-parts" : [ [ "2007" ] ] }, "number-of-pages" : "798", "title" : "Understanding Bioinformatics", "type" : "book" }, "uris" : [ "http://www.mendeley.com/documents/?uuid=16eeaebb-bcc2-4c82-9414-125a90059586" ] } ], "mendeley" : { "formattedCitation" : "(Zvelebil, M., &amp; Baum, 2007)", "plainTextFormattedCitation" : "(Zvelebil, M., &amp; Baum, 2007)", "previouslyFormattedCitation" : "(Zvelebil, M., &amp; Baum, 2007)" }, "properties" : {  }, "schema" : "https://github.com/citation-style-language/schema/raw/master/csl-citation.json" }</w:instrText>
      </w:r>
      <w:r w:rsidR="000C3A18">
        <w:rPr>
          <w:rFonts w:cstheme="minorHAnsi"/>
        </w:rPr>
        <w:fldChar w:fldCharType="separate"/>
      </w:r>
      <w:r w:rsidR="000C3A18" w:rsidRPr="000C3A18">
        <w:rPr>
          <w:rFonts w:cstheme="minorHAnsi"/>
          <w:noProof/>
        </w:rPr>
        <w:t>(Zvelebil, M., &amp; Baum, 2007)</w:t>
      </w:r>
      <w:r w:rsidR="000C3A18">
        <w:rPr>
          <w:rFonts w:cstheme="minorHAnsi"/>
        </w:rPr>
        <w:fldChar w:fldCharType="end"/>
      </w:r>
      <w:r w:rsidR="00AE613F">
        <w:rPr>
          <w:rFonts w:cstheme="minorHAnsi"/>
        </w:rPr>
        <w:t xml:space="preserve">. </w:t>
      </w:r>
      <w:r w:rsidR="00513804">
        <w:rPr>
          <w:rFonts w:cstheme="minorHAnsi"/>
        </w:rPr>
        <w:t>There are very little β</w:t>
      </w:r>
      <w:r w:rsidR="00513804">
        <w:t>-barrels structures experimentally solved so far. Predicting transmembrane regions</w:t>
      </w:r>
      <w:r w:rsidR="00513804">
        <w:rPr>
          <w:rFonts w:cstheme="minorHAnsi"/>
        </w:rPr>
        <w:t xml:space="preserve"> is </w:t>
      </w:r>
      <w:r w:rsidR="00890C88">
        <w:t xml:space="preserve">also </w:t>
      </w:r>
      <w:r w:rsidR="00513804">
        <w:t>difficult</w:t>
      </w:r>
      <w:r w:rsidR="00890C88">
        <w:t xml:space="preserve"> </w:t>
      </w:r>
      <w:r w:rsidR="00513804">
        <w:t>since they lack</w:t>
      </w:r>
      <w:r w:rsidR="00890C88">
        <w:t xml:space="preserve"> recognizable</w:t>
      </w:r>
      <w:r w:rsidR="00513804">
        <w:t xml:space="preserve"> features such as </w:t>
      </w:r>
      <w:r w:rsidR="00890C88">
        <w:t>stretch of 15-30 consecutive hydrophobic residues or positive inside rule present in helical transmembrane protein</w:t>
      </w:r>
      <w:r w:rsidR="00DE5A83">
        <w:fldChar w:fldCharType="begin" w:fldLock="1"/>
      </w:r>
      <w:r w:rsidR="00DE5A83">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Goodman, Walter, Helms, &amp; Hayat, 2011)", "plainTextFormattedCitation" : "(Singh, Goodman, Walter, Helms, &amp; Hayat, 2011)", "previouslyFormattedCitation" : "(Singh, Goodman, Walter, Helms, &amp; Hayat, 2011)" }, "properties" : {  }, "schema" : "https://github.com/citation-style-language/schema/raw/master/csl-citation.json" }</w:instrText>
      </w:r>
      <w:r w:rsidR="00DE5A83">
        <w:fldChar w:fldCharType="separate"/>
      </w:r>
      <w:r w:rsidR="00DE5A83" w:rsidRPr="00DE5A83">
        <w:rPr>
          <w:noProof/>
        </w:rPr>
        <w:t>(Singh, Goodman, Walter, Helms, &amp; Hayat, 2011)</w:t>
      </w:r>
      <w:r w:rsidR="00DE5A83">
        <w:fldChar w:fldCharType="end"/>
      </w:r>
      <w:r w:rsidR="00890C88">
        <w:t>.</w:t>
      </w:r>
      <w:r w:rsidR="00B4400D">
        <w:t xml:space="preserve"> </w:t>
      </w:r>
      <w:r w:rsidR="00F7453F">
        <w:t xml:space="preserve">Prediction of the exposure status of residues (buried or exposed) is important </w:t>
      </w:r>
      <w:r w:rsidR="00DE5A83">
        <w:t>because of</w:t>
      </w:r>
      <w:r w:rsidR="00F7453F">
        <w:t xml:space="preserve"> its possible applications in side-specific mutational studies </w:t>
      </w:r>
      <w:r w:rsidR="00DE5A83">
        <w:t>and</w:t>
      </w:r>
      <w:r w:rsidR="00F7453F">
        <w:t xml:space="preserve"> in channel engineering</w:t>
      </w:r>
      <w:r w:rsidR="00F7453F">
        <w:fldChar w:fldCharType="begin" w:fldLock="1"/>
      </w:r>
      <w:r w:rsidR="00F7453F">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F7453F">
        <w:fldChar w:fldCharType="separate"/>
      </w:r>
      <w:r w:rsidR="00F7453F" w:rsidRPr="00F7453F">
        <w:rPr>
          <w:noProof/>
        </w:rPr>
        <w:t>(Singh et al., 2011)</w:t>
      </w:r>
      <w:r w:rsidR="00F7453F">
        <w:fldChar w:fldCharType="end"/>
      </w:r>
      <w:r w:rsidR="00F7453F">
        <w:t>.</w:t>
      </w:r>
    </w:p>
    <w:p w:rsidR="00FE2257" w:rsidRDefault="00831F63" w:rsidP="006B682C">
      <w:pPr>
        <w:jc w:val="both"/>
      </w:pPr>
      <w:r>
        <w:tab/>
        <w:t xml:space="preserve">There are several different approaches for prediction the exposure status of Trans-membrane </w:t>
      </w:r>
      <w:r>
        <w:rPr>
          <w:rFonts w:cstheme="minorHAnsi"/>
        </w:rPr>
        <w:t>β</w:t>
      </w:r>
      <w:r w:rsidR="002755D3">
        <w:t>-</w:t>
      </w:r>
      <w:r>
        <w:t>barrel residues.</w:t>
      </w:r>
      <w:r w:rsidR="00381806">
        <w:t xml:space="preserve"> </w:t>
      </w:r>
      <w:r w:rsidR="006B682C">
        <w:t xml:space="preserve">As far as SVM is concerned the best performance in exposure status </w:t>
      </w:r>
      <w:r w:rsidR="002755D3">
        <w:t xml:space="preserve">prediction </w:t>
      </w:r>
      <w:r w:rsidR="006B682C">
        <w:t xml:space="preserve">found </w:t>
      </w:r>
      <w:r w:rsidR="006B682C">
        <w:lastRenderedPageBreak/>
        <w:t xml:space="preserve">in literature is </w:t>
      </w:r>
      <w:r w:rsidR="006B682C" w:rsidRPr="006B682C">
        <w:t xml:space="preserve">77.91% </w:t>
      </w:r>
      <w:r w:rsidR="006B682C">
        <w:t>for</w:t>
      </w:r>
      <w:r w:rsidR="006B682C" w:rsidRPr="006B682C">
        <w:t xml:space="preserve"> the membrane core </w:t>
      </w:r>
      <w:r w:rsidR="006B682C">
        <w:t xml:space="preserve">regions </w:t>
      </w:r>
      <w:r w:rsidR="006B682C" w:rsidRPr="006B682C">
        <w:t>and 80.42%</w:t>
      </w:r>
      <w:r w:rsidR="006B682C">
        <w:t xml:space="preserve"> in </w:t>
      </w:r>
      <w:r w:rsidR="006B682C" w:rsidRPr="006B682C">
        <w:t>interface regions</w:t>
      </w:r>
      <w:r w:rsidR="006B682C">
        <w:fldChar w:fldCharType="begin" w:fldLock="1"/>
      </w:r>
      <w:r w:rsidR="006B682C">
        <w:instrText>ADDIN CSL_CITATION { "citationItems" : [ { "id" : "ITEM-1", "itemData" : { "DOI" : "10.1016/j.compbiolchem.2011.03.002", "ISBN" : "1476-928X (Electronic)\\r1476-9271 (Linking)", "ISSN" : "14769271", "PMID" : "21531175", "abstract" : "Several computational methods exist for the identification of transmembrane beta barrel proteins (TMBs) from sequence. Some of these methods also provide the transmembrane (TM) boundaries of the putative TMBs. The aim of this study is to (1) derive the propensities of the TM residues to be exposed to the lipid bilayer and (2) to predict the exposure status (i.e. exposed to the bilayer or hidden in protein structure) of TMB residues. Three novel propensity scales namely, BTMC, BTMI and HTMI were derived for the TMB residues at the hydrophobic core region of the outer membrane (OM), the lipid-water interface regions of the OM, and for the helical membrane proteins (HMPs) residues at the lipid-water interface regions of the inner membrane (IM), respectively. Separate propensity scales were derived for monomeric and functionally oligomeric TMBs. The derived propensities reflect differing physico-chemical properties of the respective membrane bilayer regions and were employed in a computational method for the prediction of the exposure status of TMB residues. Based on the these propensities, the conservation indices and the frequency profile of the residues, the transmembrane residues were classified into buried/exposed with an accuracy of 77.91% and 80.42% for the residues at the membrane core and the interface regions, respectively. The correlation of the derived scales with different physico-chemical properties obtained from the AAIndex database are also discussed. Knowledge about the residue propensities and burial status will be useful in annotating putative TMBs with unknown structure. \u00a9 2011 Elsevier Ltd.", "author" : [ { "dropping-particle" : "", "family" : "Hayat", "given" : "Sikander", "non-dropping-particle" : "", "parse-names" : false, "suffix" : "" }, { "dropping-particle" : "", "family" : "Park", "given" : "Yungki", "non-dropping-particle" : "", "parse-names" : false, "suffix" : "" }, { "dropping-particle" : "", "family" : "Helms", "given" : "Volkhard", "non-dropping-particle" : "", "parse-names" : false, "suffix" : "" } ], "container-title" : "Computational Biology and Chemistry", "id" : "ITEM-1", "issue" : "2", "issued" : { "date-parts" : [ [ "2011" ] ] }, "page" : "96-107", "title" : "Statistical analysis and exposure status classification of transmembrane beta barrel residues", "type" : "article-journal", "volume" : "35" }, "uris" : [ "http://www.mendeley.com/documents/?uuid=fa9f1c0c-8a7f-4bd5-8c44-fd33d29298e9" ] } ], "mendeley" : { "formattedCitation" : "(Hayat, Park, &amp; Helms, 2011)", "plainTextFormattedCitation" : "(Hayat, Park, &amp; Helms, 2011)", "previouslyFormattedCitation" : "(Hayat, Park, &amp; Helms, 2011)" }, "properties" : {  }, "schema" : "https://github.com/citation-style-language/schema/raw/master/csl-citation.json" }</w:instrText>
      </w:r>
      <w:r w:rsidR="006B682C">
        <w:fldChar w:fldCharType="separate"/>
      </w:r>
      <w:r w:rsidR="006B682C" w:rsidRPr="006B682C">
        <w:rPr>
          <w:noProof/>
        </w:rPr>
        <w:t>(Hayat, Park, &amp; Helms, 2011)</w:t>
      </w:r>
      <w:r w:rsidR="006B682C">
        <w:fldChar w:fldCharType="end"/>
      </w:r>
      <w:r w:rsidR="006B682C">
        <w:t xml:space="preserve">. After further calculation based on data provided in the article, total prediction accuracy </w:t>
      </w:r>
      <w:r w:rsidR="002755D3">
        <w:t xml:space="preserve">for this model </w:t>
      </w:r>
      <w:r w:rsidR="006B682C">
        <w:t>is 78,35%</w:t>
      </w:r>
      <w:r w:rsidR="009C49AD">
        <w:t xml:space="preserve">. </w:t>
      </w:r>
      <w:r w:rsidR="00CC7917">
        <w:t xml:space="preserve">There are some other approaches used to predict the exposure status, as stated by </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CC7917">
        <w:t xml:space="preserve">, the best available one is </w:t>
      </w:r>
      <w:r w:rsidR="002755D3">
        <w:t>H</w:t>
      </w:r>
      <w:r w:rsidR="00CC7917">
        <w:t xml:space="preserve">idden </w:t>
      </w:r>
      <w:r w:rsidR="002755D3">
        <w:t>M</w:t>
      </w:r>
      <w:r w:rsidR="00CC7917">
        <w:t xml:space="preserve">arkov </w:t>
      </w:r>
      <w:r w:rsidR="002755D3">
        <w:t>M</w:t>
      </w:r>
      <w:r w:rsidR="00CC7917">
        <w:t>odel. TMBHMM which is HMM exposure status predictor achieved prediction accuracy of 83%</w:t>
      </w:r>
      <w:r w:rsidR="00CC7917">
        <w:fldChar w:fldCharType="begin" w:fldLock="1"/>
      </w:r>
      <w:r w:rsidR="00CC7917">
        <w:instrText>ADDIN CSL_CITATION { "citationItems" : [ { "id" : "ITEM-1", "itemData" : { "DOI" : "10.1016/j.bbapap.2011.03.004", "ISBN" : "1570-9639", "ISSN" : "15709639", "PMID" : "21426944", "abstract" : "Transmembrane beta barrel (TMB) proteins are found in the outer membranes of bacteria, mitochondria and chloroplasts. TMBs are involved in a variety of functions such as mediating flux of metabolites and active transport of siderophores, enzymes and structural proteins, and in the translocation across or insertion into membranes. We present here TMBHMM, a computational method based on a hidden Markov model for predicting the structural topology of putative TMBs from sequence. In addition to predicting transmembrane strands, TMBHMM also predicts the exposure status (i.e., exposed to the membrane or hidden in the protein structure) of the residues in the transmembrane region, which is a novel feature of the TMBHMM method. Furthermore, TMBHMM can also predict the membrane residues that are not part of beta barrel forming strands. The training of the TMBHMM was performed on a non-redundant data set of 19 TMBs. The self-consistency test yielded Q2accuracy of 0.87, Q3accuracy of 0.83, Matthews correlation coefficient of 0.74 and SOV for beta strand of 0.95. In this self-consistency test the method predicted 83% of transmembrane residues with correct exposure status. On an unseen, non-redundant test data set of 10 proteins, the 2-state and 3-state TMBHMM prediction accuracies are around 73% and 72%, respectively, and are comparable to other methods from the literature. The TMBHMM web server takes an amino acid sequence or a multiple sequence alignment as an input and predicts the exposure status and the structural topology as output. The TMBHMM web server is available under the tmbhmm tab at: http://service.bioinformatik.uni-saarland.de/tmx-site/. \u00a9 2011 Elsevier B.V. All Rights Reserved.", "author" : [ { "dropping-particle" : "", "family" : "Singh", "given" : "Nitesh Kumar", "non-dropping-particle" : "", "parse-names" : false, "suffix" : "" }, { "dropping-particle" : "", "family" : "Goodman", "given" : "Aaron", "non-dropping-particle" : "", "parse-names" : false, "suffix" : "" }, { "dropping-particle" : "", "family" : "Walter", "given" : "Peter", "non-dropping-particle" : "", "parse-names" : false, "suffix" : "" }, { "dropping-particle" : "", "family" : "Helms", "given" : "Volkhard", "non-dropping-particle" : "", "parse-names" : false, "suffix" : "" }, { "dropping-particle" : "", "family" : "Hayat", "given" : "Sikander", "non-dropping-particle" : "", "parse-names" : false, "suffix" : "" } ], "container-title" : "Biochimica et Biophysica Acta - Proteins and Proteomics", "id" : "ITEM-1", "issue" : "5", "issued" : { "date-parts" : [ [ "2011" ] ] }, "page" : "664-670", "publisher" : "Elsevier B.V.", "title" : "TMBHMM: A frequency profile based HMM for predicting the topology of transmembrane beta barrel proteins and the exposure status of transmembrane residues", "type" : "article-journal", "volume" : "1814" }, "uris" : [ "http://www.mendeley.com/documents/?uuid=b13c0085-6f1e-4660-9f25-48c82d6dfee9" ] } ], "mendeley" : { "formattedCitation" : "(Singh et al., 2011)", "plainTextFormattedCitation" : "(Singh et al., 2011)", "previouslyFormattedCitation" : "(Singh et al., 2011)" }, "properties" : {  }, "schema" : "https://github.com/citation-style-language/schema/raw/master/csl-citation.json" }</w:instrText>
      </w:r>
      <w:r w:rsidR="00CC7917">
        <w:fldChar w:fldCharType="separate"/>
      </w:r>
      <w:r w:rsidR="00CC7917" w:rsidRPr="00CC7917">
        <w:rPr>
          <w:noProof/>
        </w:rPr>
        <w:t>(Singh et al., 2011)</w:t>
      </w:r>
      <w:r w:rsidR="00CC7917">
        <w:fldChar w:fldCharType="end"/>
      </w:r>
      <w:r w:rsidR="002755D3">
        <w:t xml:space="preserve"> which is the highest found in the literature. </w:t>
      </w:r>
    </w:p>
    <w:p w:rsidR="0009700A" w:rsidRDefault="00C275BE" w:rsidP="00430CC1">
      <w:pPr>
        <w:pStyle w:val="Nagwek2"/>
      </w:pPr>
      <w:r>
        <w:t>Methods</w:t>
      </w:r>
    </w:p>
    <w:p w:rsidR="00EA70D7" w:rsidRDefault="00EA70D7" w:rsidP="00EA70D7">
      <w:pPr>
        <w:pStyle w:val="Akapitzlist"/>
        <w:numPr>
          <w:ilvl w:val="0"/>
          <w:numId w:val="5"/>
        </w:numPr>
      </w:pPr>
      <w:r>
        <w:t>Dataset</w:t>
      </w:r>
    </w:p>
    <w:p w:rsidR="00EA70D7" w:rsidRDefault="00EA70D7" w:rsidP="009E3552">
      <w:pPr>
        <w:jc w:val="both"/>
      </w:pPr>
      <w:r>
        <w:t xml:space="preserve">The dataset used in this project consisted of 69 transmembrane </w:t>
      </w:r>
      <w:r>
        <w:rPr>
          <w:rFonts w:cstheme="minorHAnsi"/>
        </w:rPr>
        <w:t>β</w:t>
      </w:r>
      <w:r>
        <w:t xml:space="preserve"> barrel non-homologous proteins. For each protein, the exposure status in given position was provided. The dataset was organized in repeating three line pattern: protein ID, protein sequence and exposure status in separate lines for each entry.</w:t>
      </w:r>
    </w:p>
    <w:p w:rsidR="00FE73C5" w:rsidRDefault="00FE73C5" w:rsidP="00FE73C5">
      <w:pPr>
        <w:pStyle w:val="Akapitzlist"/>
        <w:numPr>
          <w:ilvl w:val="0"/>
          <w:numId w:val="5"/>
        </w:numPr>
      </w:pPr>
      <w:r>
        <w:t>Including evolutionary information – PSI-Blast profiles</w:t>
      </w:r>
    </w:p>
    <w:p w:rsidR="00FE73C5" w:rsidRDefault="00FE73C5" w:rsidP="00A77F85">
      <w:pPr>
        <w:jc w:val="both"/>
      </w:pPr>
      <w:r>
        <w:t xml:space="preserve">In order to add evolutionary information </w:t>
      </w:r>
      <w:r w:rsidR="00926107">
        <w:t>which might improve the accuracy model,</w:t>
      </w:r>
      <w:r w:rsidR="00A77F85">
        <w:br/>
      </w:r>
      <w:r w:rsidR="00926107">
        <w:t>PSI-BLAST</w:t>
      </w:r>
      <w:r w:rsidR="00A77F85">
        <w:fldChar w:fldCharType="begin" w:fldLock="1"/>
      </w:r>
      <w:r w:rsidR="00A77F85">
        <w:instrText>ADDIN CSL_CITATION { "citationItems" : [ { "id" : "ITEM-1", "itemData" : { "author" : [ { "dropping-particle" : "", "family" : "Altschul", "given" : "S. F. et al.", "non-dropping-particle" : "", "parse-names" : false, "suffix" : "" } ], "container-title" : "Nucleic Acids Research", "id" : "ITEM-1", "issue" : "17", "issued" : { "date-parts" : [ [ "1997" ] ] }, "page" : "3389\u20133402.", "title" : "Gapped BLAST and PSI-BLAST: a new generation of protein database search programs.", "type" : "article-journal", "volume" : "25" }, "uris" : [ "http://www.mendeley.com/documents/?uuid=10da39a8-5903-4076-b47c-0b5e72bdd287" ] } ], "mendeley" : { "formattedCitation" : "(Altschul, 1997)", "plainTextFormattedCitation" : "(Altschul, 1997)", "previouslyFormattedCitation" : "(Altschul, 1997)" }, "properties" : {  }, "schema" : "https://github.com/citation-style-language/schema/raw/master/csl-citation.json" }</w:instrText>
      </w:r>
      <w:r w:rsidR="00A77F85">
        <w:fldChar w:fldCharType="separate"/>
      </w:r>
      <w:r w:rsidR="00A77F85" w:rsidRPr="00A77F85">
        <w:rPr>
          <w:noProof/>
        </w:rPr>
        <w:t>(Altschul, 1997)</w:t>
      </w:r>
      <w:r w:rsidR="00A77F85">
        <w:fldChar w:fldCharType="end"/>
      </w:r>
      <w:r w:rsidR="00926107">
        <w:t xml:space="preserve"> was used to generate PSSM for each protein in the dataset. Swissprot database was chosen as reference database for PSI-BLAST instead of UniRef90 in the interest of time, as it allowed to decrease the time necessary to perform this step drastically. E-value was set to 0.01 and number of iter</w:t>
      </w:r>
      <w:r w:rsidR="00783DE3">
        <w:t>a</w:t>
      </w:r>
      <w:r w:rsidR="00926107">
        <w:t>tions to 3</w:t>
      </w:r>
      <w:r w:rsidR="00DA083C">
        <w:t>.</w:t>
      </w:r>
      <w:r w:rsidR="00926107">
        <w:t xml:space="preserve"> </w:t>
      </w:r>
      <w:r w:rsidR="00DA083C">
        <w:t>Obtained</w:t>
      </w:r>
      <w:r w:rsidR="00926107">
        <w:t xml:space="preserve"> profiles were stored in subdirectory as separate files for each protein in database.</w:t>
      </w:r>
    </w:p>
    <w:p w:rsidR="00E70FA1" w:rsidRDefault="00EA70D7" w:rsidP="00A77F85">
      <w:pPr>
        <w:pStyle w:val="Akapitzlist"/>
        <w:numPr>
          <w:ilvl w:val="0"/>
          <w:numId w:val="5"/>
        </w:numPr>
        <w:jc w:val="both"/>
      </w:pPr>
      <w:r>
        <w:t xml:space="preserve">Extracting features from </w:t>
      </w:r>
      <w:r w:rsidR="00FE73C5">
        <w:t xml:space="preserve">the </w:t>
      </w:r>
      <w:r>
        <w:t>dataset</w:t>
      </w:r>
    </w:p>
    <w:p w:rsidR="00E70FA1" w:rsidRDefault="00FE73C5" w:rsidP="00A77F85">
      <w:pPr>
        <w:jc w:val="both"/>
      </w:pPr>
      <w:r>
        <w:t xml:space="preserve">For this purposed </w:t>
      </w:r>
      <w:r w:rsidR="00E70FA1">
        <w:t>3</w:t>
      </w:r>
      <w:r>
        <w:t xml:space="preserve"> separate lists were created one for storing protein ID</w:t>
      </w:r>
      <w:r w:rsidR="00E70FA1">
        <w:t>, one for PSSM profiles</w:t>
      </w:r>
      <w:r>
        <w:t xml:space="preserve"> and one for exposure status. </w:t>
      </w:r>
      <w:r w:rsidR="00E70FA1">
        <w:t xml:space="preserve">To each list, related line from dataset file was appended. </w:t>
      </w:r>
      <w:r w:rsidR="00A9594B">
        <w:t>List of expo</w:t>
      </w:r>
      <w:r w:rsidR="00E22FF3">
        <w:t>s</w:t>
      </w:r>
      <w:r w:rsidR="00A9594B">
        <w:t xml:space="preserve">ure status had to be converted from </w:t>
      </w:r>
      <w:r w:rsidR="00E22FF3">
        <w:t>strings</w:t>
      </w:r>
      <w:r w:rsidR="00A9594B">
        <w:t xml:space="preserve"> into</w:t>
      </w:r>
      <w:r w:rsidR="00E22FF3">
        <w:t xml:space="preserve"> SVM input format, in this case array of 0 and 1. </w:t>
      </w:r>
      <w:r w:rsidR="00E70FA1">
        <w:t xml:space="preserve">PSSM profiles had to be transformed first in order to be used in following steps. It was done with </w:t>
      </w:r>
      <w:r w:rsidR="00E70FA1" w:rsidRPr="00E70FA1">
        <w:t>np.genfromtxt</w:t>
      </w:r>
      <w:r w:rsidR="00E70FA1">
        <w:t xml:space="preserve"> function saving only frequency matrix as 2D array where each row was describing the probabilities of each amino acid in this position. </w:t>
      </w:r>
      <w:r w:rsidR="00A9594B">
        <w:t xml:space="preserve">The percentage values were stored as fractions to avoid biases. </w:t>
      </w:r>
      <w:r w:rsidR="00E70FA1">
        <w:t xml:space="preserve">The lists were created in such way that same indexes in each list </w:t>
      </w:r>
      <w:r w:rsidR="00A9594B">
        <w:t>corresponded</w:t>
      </w:r>
      <w:r w:rsidR="00E70FA1">
        <w:t xml:space="preserve"> to the same protein. </w:t>
      </w:r>
    </w:p>
    <w:p w:rsidR="00A9594B" w:rsidRDefault="00E70FA1" w:rsidP="00A77F85">
      <w:pPr>
        <w:pStyle w:val="Akapitzlist"/>
        <w:numPr>
          <w:ilvl w:val="0"/>
          <w:numId w:val="5"/>
        </w:numPr>
        <w:jc w:val="both"/>
      </w:pPr>
      <w:r>
        <w:t xml:space="preserve">Creating sliding window </w:t>
      </w:r>
      <w:r w:rsidR="00CC539E">
        <w:t>and corresponding states</w:t>
      </w:r>
      <w:r>
        <w:t xml:space="preserve">. </w:t>
      </w:r>
    </w:p>
    <w:p w:rsidR="00A9594B" w:rsidRPr="00CC539E" w:rsidRDefault="00A9594B" w:rsidP="00A77F85">
      <w:pPr>
        <w:jc w:val="both"/>
        <w:rPr>
          <w:rFonts w:eastAsiaTheme="minorEastAsia"/>
        </w:rPr>
      </w:pPr>
      <w:r>
        <w:t xml:space="preserve">In order to obtain input format </w:t>
      </w:r>
      <w:r w:rsidR="00E22FF3">
        <w:t xml:space="preserve">accepted by SVM, array for each window </w:t>
      </w:r>
      <w:r w:rsidR="00775820">
        <w:t>was</w:t>
      </w:r>
      <w:r w:rsidR="00E22FF3">
        <w:t xml:space="preserve"> created. To avoid confusion, window length </w:t>
      </w:r>
      <w:r w:rsidR="0019766D">
        <w:t>had to be odd number.</w:t>
      </w:r>
      <w:r w:rsidR="00E22FF3">
        <w:t xml:space="preserve"> The length of each array was </w:t>
      </w:r>
      <m:oMath>
        <m:r>
          <w:rPr>
            <w:rFonts w:ascii="Cambria Math" w:hAnsi="Cambria Math"/>
          </w:rPr>
          <m:t>20∙windowlength</m:t>
        </m:r>
      </m:oMath>
      <w:r w:rsidR="00E22FF3">
        <w:t xml:space="preserve"> as there are 20 numbers describing probabilities of amino acid in given position of sequence.</w:t>
      </w:r>
      <w:r w:rsidR="0019766D">
        <w:t xml:space="preserve"> For window length n the window in position(i) consisted of frequency arrays of residues from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to </w:t>
      </w:r>
      <m:oMath>
        <m:r>
          <w:rPr>
            <w:rFonts w:ascii="Cambria Math" w:hAnsi="Cambria Math"/>
          </w:rPr>
          <m:t xml:space="preserve">i+ </m:t>
        </m:r>
        <m:f>
          <m:fPr>
            <m:ctrlPr>
              <w:rPr>
                <w:rFonts w:ascii="Cambria Math" w:hAnsi="Cambria Math"/>
                <w:i/>
              </w:rPr>
            </m:ctrlPr>
          </m:fPr>
          <m:num>
            <m:r>
              <w:rPr>
                <w:rFonts w:ascii="Cambria Math" w:hAnsi="Cambria Math"/>
              </w:rPr>
              <m:t>n-1</m:t>
            </m:r>
          </m:num>
          <m:den>
            <m:r>
              <w:rPr>
                <w:rFonts w:ascii="Cambria Math" w:hAnsi="Cambria Math"/>
              </w:rPr>
              <m:t>2</m:t>
            </m:r>
          </m:den>
        </m:f>
      </m:oMath>
      <w:r w:rsidR="0019766D">
        <w:t xml:space="preserve"> . </w:t>
      </w:r>
      <w:r w:rsidR="00E22FF3">
        <w:t xml:space="preserve">An important feature which had to be taken into consideration was solving border cases - </w:t>
      </w:r>
      <w:r w:rsidR="0019766D">
        <w:t>w</w:t>
      </w:r>
      <w:r w:rsidR="00E22FF3">
        <w:t>indows which range was going over the ends of the sequence. In this cases instead of frequency information an array consisting of 20 zeros were added for each position over the range of the sequence.</w:t>
      </w:r>
      <w:r w:rsidR="0019766D">
        <w:t xml:space="preserve"> All windows</w:t>
      </w:r>
      <w:r w:rsidR="00CC539E">
        <w:t xml:space="preserve"> for all proteins</w:t>
      </w:r>
      <w:r w:rsidR="0019766D">
        <w:t xml:space="preserve"> were stored </w:t>
      </w:r>
      <w:r w:rsidR="00CC539E">
        <w:t xml:space="preserve">together </w:t>
      </w:r>
      <w:r w:rsidR="0019766D">
        <w:t xml:space="preserve">as 2D array with shape: </w:t>
      </w:r>
      <m:oMath>
        <m:r>
          <m:rPr>
            <m:sty m:val="p"/>
          </m:rPr>
          <w:rPr>
            <w:rFonts w:ascii="Cambria Math" w:hAnsi="Cambria Math"/>
          </w:rPr>
          <w:br/>
        </m:r>
      </m:oMath>
      <m:oMathPara>
        <m:oMath>
          <m:d>
            <m:dPr>
              <m:begChr m:val="["/>
              <m:endChr m:val="]"/>
              <m:ctrlPr>
                <w:rPr>
                  <w:rFonts w:ascii="Cambria Math" w:hAnsi="Cambria Math"/>
                  <w:i/>
                </w:rPr>
              </m:ctrlPr>
            </m:dPr>
            <m:e>
              <m:r>
                <w:rPr>
                  <w:rFonts w:ascii="Cambria Math" w:hAnsi="Cambria Math"/>
                </w:rPr>
                <m:t>number of all windows, 20∙windowlength</m:t>
              </m:r>
            </m:e>
          </m:d>
        </m:oMath>
      </m:oMathPara>
    </w:p>
    <w:p w:rsidR="00CC539E" w:rsidRDefault="00CC539E" w:rsidP="00A77F85">
      <w:pPr>
        <w:jc w:val="both"/>
      </w:pPr>
      <w:r>
        <w:t>The corresponding states were appended in such way that the index of array of states was the same as index of window in all windows array.</w:t>
      </w:r>
    </w:p>
    <w:p w:rsidR="00E22FF3" w:rsidRDefault="00E22FF3" w:rsidP="00E22FF3">
      <w:pPr>
        <w:pStyle w:val="Akapitzlist"/>
        <w:numPr>
          <w:ilvl w:val="0"/>
          <w:numId w:val="5"/>
        </w:numPr>
      </w:pPr>
      <w:r>
        <w:t>Cross-validation and model optimization</w:t>
      </w:r>
    </w:p>
    <w:p w:rsidR="00D2649F" w:rsidRDefault="00D2649F" w:rsidP="000E3C67">
      <w:pPr>
        <w:jc w:val="both"/>
      </w:pPr>
      <w:r>
        <w:lastRenderedPageBreak/>
        <w:t xml:space="preserve">In order to </w:t>
      </w:r>
      <w:r w:rsidR="00DE22D8">
        <w:t>obtain the generalized accuracy of the model, 3-fold cross validation was performed using cross_val_score function from sklearn library</w:t>
      </w:r>
      <w:r w:rsidR="00775820">
        <w:fldChar w:fldCharType="begin" w:fldLock="1"/>
      </w:r>
      <w:r w:rsidR="00775820">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775820">
        <w:fldChar w:fldCharType="separate"/>
      </w:r>
      <w:r w:rsidR="00775820" w:rsidRPr="00775820">
        <w:rPr>
          <w:noProof/>
        </w:rPr>
        <w:t>(Varoquaux et al., 2015)</w:t>
      </w:r>
      <w:r w:rsidR="00775820">
        <w:fldChar w:fldCharType="end"/>
      </w:r>
      <w:r w:rsidR="00DE22D8">
        <w:t xml:space="preserve">. 3-fold was chosen since it takes significantly less time to run compared to often used 10 fold cross validation. The parameters were tweaked one by one for window lengths between 3 and </w:t>
      </w:r>
      <w:r w:rsidR="006E122E">
        <w:t>2</w:t>
      </w:r>
      <w:r w:rsidR="00DE22D8">
        <w:t>1.</w:t>
      </w:r>
      <w:r w:rsidR="00775820">
        <w:t xml:space="preserve"> The range of window lengths was set based on tests as accuracies for window lengths above 21 were generally lower.</w:t>
      </w:r>
      <w:r w:rsidR="00DE22D8">
        <w:t xml:space="preserve"> All possible kernels for SVC(linear, polynomial, rbf and sigmoid) and also LinearSVC were tested. Cache_size parameter was set to 3000 to speed up the process. Finaly, the results for two other methods – random forest classifier and simple decision tree were generated for same range of window length.</w:t>
      </w:r>
      <w:r w:rsidR="00064F5F">
        <w:t xml:space="preserve"> Model for best scoring SVC parameters</w:t>
      </w:r>
      <w:r w:rsidR="00775820">
        <w:t xml:space="preserve"> was generated and stored</w:t>
      </w:r>
      <w:r w:rsidR="00064F5F">
        <w:t xml:space="preserve"> using pickle in </w:t>
      </w:r>
      <w:r w:rsidR="00775820">
        <w:t>model</w:t>
      </w:r>
      <w:r w:rsidR="00064F5F">
        <w:t xml:space="preserve"> directory as PSSM_model.</w:t>
      </w:r>
    </w:p>
    <w:p w:rsidR="009922A8" w:rsidRDefault="00E22FF3" w:rsidP="009922A8">
      <w:pPr>
        <w:pStyle w:val="Akapitzlist"/>
        <w:numPr>
          <w:ilvl w:val="0"/>
          <w:numId w:val="5"/>
        </w:numPr>
      </w:pPr>
      <w:r>
        <w:t>Predictor programme</w:t>
      </w:r>
      <w:r w:rsidR="00BA48EF">
        <w:t xml:space="preserve"> and </w:t>
      </w:r>
      <w:r w:rsidR="007660C5">
        <w:t>results generation</w:t>
      </w:r>
    </w:p>
    <w:p w:rsidR="007660C5" w:rsidRDefault="007660C5" w:rsidP="007660C5">
      <w:pPr>
        <w:jc w:val="both"/>
      </w:pPr>
      <w:r>
        <w:t xml:space="preserve">Program for prediction was written in similar way as modelling one. Provided fasta file with proteins of unknown exposure status, it generates windows, this time however instead of frequency matrix, sequence is converted into binary form. For each sequence in testing dataset, the exposure status is predicted based on previously generated model and stored in the results directory in the three line pattern. Results of all the optimizations were stored in MS excel, where later plots were generated. </w:t>
      </w:r>
      <w:r w:rsidR="00C87D23">
        <w:t xml:space="preserve">Confusion matrix, </w:t>
      </w:r>
      <w:r w:rsidR="008E489A">
        <w:t>r</w:t>
      </w:r>
      <w:r w:rsidRPr="007660C5">
        <w:t>eceiver operating characteristic</w:t>
      </w:r>
      <w:r>
        <w:t xml:space="preserve">(ROC) curve and </w:t>
      </w:r>
      <w:r w:rsidRPr="007660C5">
        <w:t>Matthews correlation coefficient (MCC)</w:t>
      </w:r>
      <w:r>
        <w:t xml:space="preserve"> were generated using sklearn library functions</w:t>
      </w:r>
      <w:r w:rsidR="00F90D76">
        <w:fldChar w:fldCharType="begin" w:fldLock="1"/>
      </w:r>
      <w:r w:rsidR="00F90D76">
        <w:instrText>ADDIN CSL_CITATION { "citationItems" : [ { "id" : "ITEM-1", "itemData" : { "DOI" : "10.1145/2786984.2786995", "ISSN" : "2375-0529", "abstract" : "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 "author" : [ { "dropping-particle" : "", "family" : "Varoquaux", "given" : "G.", "non-dropping-particle" : "", "parse-names" : false, "suffix" : "" }, { "dropping-particle" : "", "family" : "Buitinck", "given" : "L.", "non-dropping-particle" : "", "parse-names" : false, "suffix" : "" }, { "dropping-particle" : "", "family" : "Louppe", "given" : "G.", "non-dropping-particle" : "", "parse-names" : false, "suffix" : "" }, { "dropping-particle" : "", "family" : "Grisel", "given" : "O.", "non-dropping-particle" : "", "parse-names" : false, "suffix" : "" }, { "dropping-particle" : "", "family" : "Pedregosa", "given" : "F.", "non-dropping-particle" : "", "parse-names" : false, "suffix" : "" }, { "dropping-particle" : "", "family" : "Mueller", "given" : "a.", "non-dropping-particle" : "", "parse-names" : false, "suffix" : "" } ], "container-title" : "GetMobile: Mobile Computing and Communications", "id" : "ITEM-1", "issue" : "1", "issued" : { "date-parts" : [ [ "2015" ] ] }, "page" : "29-33", "title" : "Scikit-learn: Machine Learning Without Learning the Machinery", "type" : "article-journal", "volume" : "19" }, "uris" : [ "http://www.mendeley.com/documents/?uuid=ece440d1-ff9a-47c9-aae2-d2cb780864cd" ] } ], "mendeley" : { "formattedCitation" : "(Varoquaux et al., 2015)", "plainTextFormattedCitation" : "(Varoquaux et al., 2015)", "previouslyFormattedCitation" : "(Varoquaux et al., 2015)" }, "properties" : {  }, "schema" : "https://github.com/citation-style-language/schema/raw/master/csl-citation.json" }</w:instrText>
      </w:r>
      <w:r w:rsidR="00F90D76">
        <w:fldChar w:fldCharType="separate"/>
      </w:r>
      <w:r w:rsidR="00F90D76" w:rsidRPr="00F90D76">
        <w:rPr>
          <w:noProof/>
        </w:rPr>
        <w:t>(Varoquaux et al., 2015)</w:t>
      </w:r>
      <w:r w:rsidR="00F90D76">
        <w:fldChar w:fldCharType="end"/>
      </w:r>
      <w:r>
        <w:t>.</w:t>
      </w:r>
    </w:p>
    <w:p w:rsidR="00F71A35" w:rsidRPr="00F71A35" w:rsidRDefault="00203E8B" w:rsidP="00F71A35">
      <w:pPr>
        <w:pStyle w:val="Nagwek2"/>
      </w:pPr>
      <w:r>
        <w:t>Results and discussion</w:t>
      </w:r>
    </w:p>
    <w:p w:rsidR="00403DDD" w:rsidRPr="00403DDD" w:rsidRDefault="00403DDD" w:rsidP="00403DDD">
      <w:r>
        <w:tab/>
        <w:t xml:space="preserve">In order to obtain best possible accuracy of model it is necessary to try different parameters of SVC. In this project, different kernels at different window lengths were tested first. The results </w:t>
      </w:r>
      <w:r w:rsidR="00F90D76">
        <w:t xml:space="preserve">of tests </w:t>
      </w:r>
      <w:r>
        <w:t xml:space="preserve">are visible of </w:t>
      </w:r>
      <w:r w:rsidRPr="00403DDD">
        <w:rPr>
          <w:i/>
        </w:rPr>
        <w:t>Fig</w:t>
      </w:r>
      <w:r w:rsidR="005F1E79">
        <w:rPr>
          <w:i/>
        </w:rPr>
        <w:t xml:space="preserve">ure </w:t>
      </w:r>
      <w:r w:rsidRPr="00403DDD">
        <w:rPr>
          <w:i/>
        </w:rPr>
        <w:t>1.</w:t>
      </w:r>
      <w:r>
        <w:t xml:space="preserve"> </w:t>
      </w:r>
    </w:p>
    <w:p w:rsidR="00403DDD" w:rsidRDefault="001C6CCE" w:rsidP="00403DDD">
      <w:pPr>
        <w:keepNext/>
      </w:pPr>
      <w:r>
        <w:rPr>
          <w:noProof/>
        </w:rPr>
        <w:drawing>
          <wp:inline distT="0" distB="0" distL="0" distR="0" wp14:anchorId="2B60A77B" wp14:editId="12224C39">
            <wp:extent cx="5760720" cy="3493135"/>
            <wp:effectExtent l="0" t="0" r="11430" b="12065"/>
            <wp:docPr id="1" name="Wykres 1">
              <a:extLst xmlns:a="http://schemas.openxmlformats.org/drawingml/2006/main">
                <a:ext uri="{FF2B5EF4-FFF2-40B4-BE49-F238E27FC236}">
                  <a16:creationId xmlns:a16="http://schemas.microsoft.com/office/drawing/2014/main" id="{1965AFD1-DFC0-4897-A681-34CA2D355D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540F33" w:rsidRPr="00540F33" w:rsidRDefault="00403DDD" w:rsidP="00403DDD">
      <w:pPr>
        <w:pStyle w:val="Legenda"/>
        <w:jc w:val="center"/>
      </w:pPr>
      <w:r>
        <w:t xml:space="preserve">Figure </w:t>
      </w:r>
      <w:r w:rsidR="002E6A44">
        <w:fldChar w:fldCharType="begin"/>
      </w:r>
      <w:r w:rsidR="002E6A44">
        <w:instrText xml:space="preserve"> SEQ Figure \* ARABIC </w:instrText>
      </w:r>
      <w:r w:rsidR="002E6A44">
        <w:fldChar w:fldCharType="separate"/>
      </w:r>
      <w:r w:rsidR="00A12F04">
        <w:rPr>
          <w:noProof/>
        </w:rPr>
        <w:t>1</w:t>
      </w:r>
      <w:r w:rsidR="002E6A44">
        <w:rPr>
          <w:noProof/>
        </w:rPr>
        <w:fldChar w:fldCharType="end"/>
      </w:r>
      <w:r>
        <w:t xml:space="preserve"> Accuracy of SVC for different kernel types and window lengths</w:t>
      </w:r>
    </w:p>
    <w:p w:rsidR="00FC7D24" w:rsidRDefault="005F1E79" w:rsidP="00FC7D24">
      <w:pPr>
        <w:jc w:val="both"/>
        <w:rPr>
          <w:noProof/>
        </w:rPr>
      </w:pPr>
      <w:r>
        <w:rPr>
          <w:noProof/>
        </w:rPr>
        <w:t xml:space="preserve">The accuracy values are presented as percentage values, which are the average of scores for 3 fold cross validation. </w:t>
      </w:r>
      <w:r w:rsidR="003F2927">
        <w:rPr>
          <w:noProof/>
        </w:rPr>
        <w:t>Linear kernel for SVC was the one which achieved the highest p</w:t>
      </w:r>
      <w:r w:rsidR="00C86DA0">
        <w:rPr>
          <w:noProof/>
        </w:rPr>
        <w:t>ea</w:t>
      </w:r>
      <w:r w:rsidR="003F2927">
        <w:rPr>
          <w:noProof/>
        </w:rPr>
        <w:t xml:space="preserve">k value of </w:t>
      </w:r>
      <w:r w:rsidR="00D94688">
        <w:rPr>
          <w:noProof/>
        </w:rPr>
        <w:t xml:space="preserve">74.73% and it was observed </w:t>
      </w:r>
      <w:r w:rsidR="00C86DA0">
        <w:rPr>
          <w:noProof/>
        </w:rPr>
        <w:t xml:space="preserve">for </w:t>
      </w:r>
      <w:r w:rsidR="00D94688">
        <w:rPr>
          <w:noProof/>
        </w:rPr>
        <w:t>window length of 17.</w:t>
      </w:r>
      <w:r w:rsidR="00790D5D">
        <w:rPr>
          <w:noProof/>
        </w:rPr>
        <w:t xml:space="preserve"> </w:t>
      </w:r>
      <w:r w:rsidR="003F2927">
        <w:rPr>
          <w:noProof/>
        </w:rPr>
        <w:t xml:space="preserve">Polynomial kernel characterized by degree = 4 and </w:t>
      </w:r>
      <w:r w:rsidR="003F2927">
        <w:rPr>
          <w:noProof/>
        </w:rPr>
        <w:lastRenderedPageBreak/>
        <w:t>coefficient =2 obt</w:t>
      </w:r>
      <w:r w:rsidR="00C86DA0">
        <w:rPr>
          <w:noProof/>
        </w:rPr>
        <w:t>a</w:t>
      </w:r>
      <w:r w:rsidR="003F2927">
        <w:rPr>
          <w:noProof/>
        </w:rPr>
        <w:t xml:space="preserve">ined slightly lower results with higest </w:t>
      </w:r>
      <w:r w:rsidR="00C86DA0">
        <w:rPr>
          <w:noProof/>
        </w:rPr>
        <w:t>score</w:t>
      </w:r>
      <w:r w:rsidR="003F2927">
        <w:rPr>
          <w:noProof/>
        </w:rPr>
        <w:t xml:space="preserve"> being  74.53% for the window length of 11</w:t>
      </w:r>
      <w:r w:rsidR="003F2927" w:rsidRPr="001C6CCE">
        <w:rPr>
          <w:noProof/>
        </w:rPr>
        <w:t>. For polynomial kernel the accuracy scores were rising with higher degree of kernel, however this behaviou</w:t>
      </w:r>
      <w:r w:rsidR="00C86DA0">
        <w:rPr>
          <w:noProof/>
        </w:rPr>
        <w:t>r</w:t>
      </w:r>
      <w:r w:rsidR="003F2927" w:rsidRPr="001C6CCE">
        <w:rPr>
          <w:noProof/>
        </w:rPr>
        <w:t xml:space="preserve"> might be credited to overfitting</w:t>
      </w:r>
      <w:r w:rsidR="003F2927">
        <w:rPr>
          <w:noProof/>
        </w:rPr>
        <w:t xml:space="preserve"> and therefore I decided to pick degree of 4 as the highest value. LinearSVC was characterized by similar results as two abovementioned SVC kernels. Highest Accuracy value was obeserved for winowlength of 17 and it was 74.31%.</w:t>
      </w:r>
      <w:r w:rsidR="00C87D23">
        <w:rPr>
          <w:noProof/>
        </w:rPr>
        <w:t xml:space="preserve"> Rbf kernel marked on the figure with dark blue color </w:t>
      </w:r>
      <w:r w:rsidR="003E7289">
        <w:rPr>
          <w:noProof/>
        </w:rPr>
        <w:t>had</w:t>
      </w:r>
      <w:r w:rsidR="00C87D23">
        <w:rPr>
          <w:noProof/>
        </w:rPr>
        <w:t xml:space="preserve"> significantly lover accuracy with highest value being 72.83% for window length of 15. </w:t>
      </w:r>
      <w:r w:rsidR="003E7289">
        <w:rPr>
          <w:noProof/>
        </w:rPr>
        <w:t xml:space="preserve">In case of </w:t>
      </w:r>
      <w:r w:rsidR="007566AB">
        <w:rPr>
          <w:noProof/>
        </w:rPr>
        <w:t xml:space="preserve">sigmoid kernel </w:t>
      </w:r>
      <w:r w:rsidR="00FC7D24">
        <w:rPr>
          <w:noProof/>
        </w:rPr>
        <w:t xml:space="preserve">marked with yellow color, not all accuracy values were presented on the figure in the intrest of focusing on the more relevant results. </w:t>
      </w:r>
      <w:r w:rsidR="005917F5">
        <w:rPr>
          <w:noProof/>
        </w:rPr>
        <w:t>For this kernel</w:t>
      </w:r>
      <w:r w:rsidR="00FC7D24">
        <w:rPr>
          <w:noProof/>
        </w:rPr>
        <w:t>, t</w:t>
      </w:r>
      <w:r w:rsidR="001C6CCE" w:rsidRPr="001C6CCE">
        <w:rPr>
          <w:noProof/>
        </w:rPr>
        <w:t xml:space="preserve">he </w:t>
      </w:r>
      <w:r w:rsidR="007566AB">
        <w:rPr>
          <w:noProof/>
        </w:rPr>
        <w:t xml:space="preserve">accuracy </w:t>
      </w:r>
      <w:r w:rsidR="00FC7D24">
        <w:rPr>
          <w:noProof/>
        </w:rPr>
        <w:t>was</w:t>
      </w:r>
      <w:r w:rsidR="001C6CCE" w:rsidRPr="001C6CCE">
        <w:rPr>
          <w:noProof/>
        </w:rPr>
        <w:t xml:space="preserve"> rising and peaked </w:t>
      </w:r>
      <w:r w:rsidR="007566AB">
        <w:rPr>
          <w:noProof/>
        </w:rPr>
        <w:t xml:space="preserve">72.38% </w:t>
      </w:r>
      <w:r w:rsidR="001C6CCE" w:rsidRPr="001C6CCE">
        <w:rPr>
          <w:noProof/>
        </w:rPr>
        <w:t>at window</w:t>
      </w:r>
      <w:r w:rsidR="007566AB">
        <w:rPr>
          <w:noProof/>
        </w:rPr>
        <w:t xml:space="preserve"> </w:t>
      </w:r>
      <w:r w:rsidR="001C6CCE" w:rsidRPr="001C6CCE">
        <w:rPr>
          <w:noProof/>
        </w:rPr>
        <w:t>lenghth 5</w:t>
      </w:r>
      <w:r w:rsidR="007566AB">
        <w:rPr>
          <w:noProof/>
        </w:rPr>
        <w:t xml:space="preserve"> </w:t>
      </w:r>
      <w:r w:rsidR="001C6CCE" w:rsidRPr="001C6CCE">
        <w:rPr>
          <w:noProof/>
        </w:rPr>
        <w:t xml:space="preserve">after </w:t>
      </w:r>
      <w:r w:rsidR="007566AB">
        <w:rPr>
          <w:noProof/>
        </w:rPr>
        <w:t xml:space="preserve">which </w:t>
      </w:r>
      <w:r w:rsidR="00FC7D24">
        <w:rPr>
          <w:noProof/>
        </w:rPr>
        <w:t xml:space="preserve">it </w:t>
      </w:r>
      <w:r w:rsidR="007566AB">
        <w:rPr>
          <w:noProof/>
        </w:rPr>
        <w:t>plummeted</w:t>
      </w:r>
      <w:r w:rsidR="001C6CCE" w:rsidRPr="001C6CCE">
        <w:rPr>
          <w:noProof/>
        </w:rPr>
        <w:t xml:space="preserve"> to </w:t>
      </w:r>
      <w:r w:rsidR="007566AB">
        <w:rPr>
          <w:noProof/>
        </w:rPr>
        <w:t>the level of</w:t>
      </w:r>
      <w:r w:rsidR="001C6CCE" w:rsidRPr="001C6CCE">
        <w:rPr>
          <w:noProof/>
        </w:rPr>
        <w:t xml:space="preserve"> 51% </w:t>
      </w:r>
      <w:r w:rsidR="007566AB">
        <w:rPr>
          <w:noProof/>
        </w:rPr>
        <w:t xml:space="preserve">for window length of 11, </w:t>
      </w:r>
      <w:r w:rsidR="001C6CCE" w:rsidRPr="001C6CCE">
        <w:rPr>
          <w:noProof/>
        </w:rPr>
        <w:t xml:space="preserve">which is </w:t>
      </w:r>
      <w:r w:rsidR="007566AB">
        <w:rPr>
          <w:noProof/>
        </w:rPr>
        <w:t xml:space="preserve">in fact almost </w:t>
      </w:r>
      <w:r w:rsidR="001C6CCE" w:rsidRPr="001C6CCE">
        <w:rPr>
          <w:noProof/>
        </w:rPr>
        <w:t xml:space="preserve"> random prediction</w:t>
      </w:r>
      <w:r w:rsidR="007566AB">
        <w:rPr>
          <w:noProof/>
        </w:rPr>
        <w:t>,</w:t>
      </w:r>
      <w:r w:rsidR="001C6CCE" w:rsidRPr="001C6CCE">
        <w:rPr>
          <w:noProof/>
        </w:rPr>
        <w:t xml:space="preserve"> </w:t>
      </w:r>
      <w:r w:rsidR="007566AB">
        <w:rPr>
          <w:noProof/>
        </w:rPr>
        <w:t>and remained on the level for the rest of tested window lengths</w:t>
      </w:r>
      <w:r w:rsidR="001C6CCE" w:rsidRPr="001C6CCE">
        <w:rPr>
          <w:noProof/>
        </w:rPr>
        <w:t xml:space="preserve">. </w:t>
      </w:r>
      <w:r w:rsidR="00FC7D24">
        <w:rPr>
          <w:noProof/>
        </w:rPr>
        <w:t>Since the accuracy of SVC with linear kernel was highest, it was taken for further comparison with other methods.</w:t>
      </w:r>
      <w:r w:rsidR="00033AE6">
        <w:rPr>
          <w:noProof/>
        </w:rPr>
        <w:t xml:space="preserve"> Fore each kernel tested multiple additional tests were performed</w:t>
      </w:r>
      <w:r w:rsidR="0063207E">
        <w:rPr>
          <w:noProof/>
        </w:rPr>
        <w:t xml:space="preserve"> in order to provide the best possible parameters for model training. It was checked that changing of tolerance value didn’t improve the accuracy of models. When C value was manipulated, all changes from default value resulted in </w:t>
      </w:r>
      <w:r w:rsidR="006876BF">
        <w:rPr>
          <w:noProof/>
        </w:rPr>
        <w:t>same or d</w:t>
      </w:r>
      <w:r w:rsidR="0063207E">
        <w:rPr>
          <w:noProof/>
        </w:rPr>
        <w:t>ecreased</w:t>
      </w:r>
      <w:r w:rsidR="006876BF">
        <w:rPr>
          <w:noProof/>
        </w:rPr>
        <w:t xml:space="preserve"> accuracy</w:t>
      </w:r>
      <w:r w:rsidR="0063207E">
        <w:rPr>
          <w:noProof/>
        </w:rPr>
        <w:t xml:space="preserve"> scores.</w:t>
      </w:r>
      <w:r w:rsidR="008053CC">
        <w:rPr>
          <w:noProof/>
        </w:rPr>
        <w:t xml:space="preserve"> </w:t>
      </w:r>
      <w:r w:rsidR="008053CC" w:rsidRPr="008053CC">
        <w:rPr>
          <w:noProof/>
        </w:rPr>
        <w:t>class_weight</w:t>
      </w:r>
      <w:r w:rsidR="008053CC">
        <w:rPr>
          <w:noProof/>
        </w:rPr>
        <w:t xml:space="preserve"> parameter wasn’t changed since the dataset provided </w:t>
      </w:r>
      <w:r w:rsidR="006876BF">
        <w:rPr>
          <w:noProof/>
        </w:rPr>
        <w:t>was</w:t>
      </w:r>
      <w:r w:rsidR="008053CC">
        <w:rPr>
          <w:noProof/>
        </w:rPr>
        <w:t xml:space="preserve"> rather balanced</w:t>
      </w:r>
      <w:r w:rsidR="00B2437F">
        <w:rPr>
          <w:noProof/>
        </w:rPr>
        <w:t xml:space="preserve"> </w:t>
      </w:r>
      <w:r w:rsidR="00DC4480">
        <w:rPr>
          <w:noProof/>
        </w:rPr>
        <w:t>:</w:t>
      </w:r>
      <w:r w:rsidR="008053CC" w:rsidRPr="008053CC">
        <w:rPr>
          <w:noProof/>
        </w:rPr>
        <w:t>6528</w:t>
      </w:r>
      <w:r w:rsidR="008053CC">
        <w:rPr>
          <w:noProof/>
        </w:rPr>
        <w:t xml:space="preserve"> </w:t>
      </w:r>
      <w:r w:rsidR="00301435">
        <w:rPr>
          <w:noProof/>
        </w:rPr>
        <w:t xml:space="preserve">exposed </w:t>
      </w:r>
      <w:r w:rsidR="008053CC">
        <w:rPr>
          <w:noProof/>
        </w:rPr>
        <w:t>residues</w:t>
      </w:r>
      <w:r w:rsidR="008053CC" w:rsidRPr="008053CC">
        <w:rPr>
          <w:noProof/>
        </w:rPr>
        <w:t xml:space="preserve"> </w:t>
      </w:r>
      <w:r w:rsidR="008053CC">
        <w:rPr>
          <w:noProof/>
        </w:rPr>
        <w:t xml:space="preserve">and </w:t>
      </w:r>
      <w:r w:rsidR="008053CC" w:rsidRPr="008053CC">
        <w:rPr>
          <w:noProof/>
        </w:rPr>
        <w:t xml:space="preserve">6937 </w:t>
      </w:r>
      <w:r w:rsidR="008053CC">
        <w:rPr>
          <w:noProof/>
        </w:rPr>
        <w:t>burried residues</w:t>
      </w:r>
      <w:r w:rsidR="00B2437F">
        <w:rPr>
          <w:noProof/>
        </w:rPr>
        <w:t xml:space="preserve">. </w:t>
      </w:r>
    </w:p>
    <w:p w:rsidR="00033AE6" w:rsidRDefault="00FC7D24" w:rsidP="00FC7D24">
      <w:pPr>
        <w:ind w:firstLine="720"/>
        <w:jc w:val="both"/>
        <w:rPr>
          <w:noProof/>
        </w:rPr>
      </w:pPr>
      <w:r>
        <w:rPr>
          <w:noProof/>
        </w:rPr>
        <w:t>F</w:t>
      </w:r>
      <w:r w:rsidR="001C6CCE" w:rsidRPr="001C6CCE">
        <w:rPr>
          <w:noProof/>
        </w:rPr>
        <w:t>igure 2</w:t>
      </w:r>
      <w:r>
        <w:rPr>
          <w:noProof/>
        </w:rPr>
        <w:t xml:space="preserve"> presents</w:t>
      </w:r>
      <w:r w:rsidR="001C6CCE" w:rsidRPr="001C6CCE">
        <w:rPr>
          <w:noProof/>
        </w:rPr>
        <w:t xml:space="preserve"> the accurac</w:t>
      </w:r>
      <w:r w:rsidR="00033AE6">
        <w:rPr>
          <w:noProof/>
        </w:rPr>
        <w:t>ies</w:t>
      </w:r>
      <w:r w:rsidR="001C6CCE" w:rsidRPr="001C6CCE">
        <w:rPr>
          <w:noProof/>
        </w:rPr>
        <w:t xml:space="preserve"> of </w:t>
      </w:r>
      <w:r w:rsidR="00033AE6">
        <w:rPr>
          <w:noProof/>
        </w:rPr>
        <w:t xml:space="preserve">best </w:t>
      </w:r>
      <w:r w:rsidR="001C6CCE" w:rsidRPr="001C6CCE">
        <w:rPr>
          <w:noProof/>
        </w:rPr>
        <w:t xml:space="preserve">svm model </w:t>
      </w:r>
      <w:r w:rsidR="00033AE6">
        <w:rPr>
          <w:noProof/>
        </w:rPr>
        <w:t>created with multiple sequence alignmnet input</w:t>
      </w:r>
      <w:r w:rsidR="001C6CCE" w:rsidRPr="001C6CCE">
        <w:rPr>
          <w:noProof/>
        </w:rPr>
        <w:t xml:space="preserve"> and </w:t>
      </w:r>
      <w:r w:rsidR="00033AE6">
        <w:rPr>
          <w:noProof/>
        </w:rPr>
        <w:t xml:space="preserve">svm model with </w:t>
      </w:r>
      <w:r w:rsidR="00033AE6" w:rsidRPr="001C6CCE">
        <w:rPr>
          <w:noProof/>
        </w:rPr>
        <w:t xml:space="preserve">highest </w:t>
      </w:r>
      <w:r w:rsidR="00033AE6">
        <w:rPr>
          <w:noProof/>
        </w:rPr>
        <w:t>score</w:t>
      </w:r>
      <w:r w:rsidR="00033AE6" w:rsidRPr="001C6CCE">
        <w:rPr>
          <w:noProof/>
        </w:rPr>
        <w:t xml:space="preserve"> when</w:t>
      </w:r>
      <w:r w:rsidR="00033AE6">
        <w:rPr>
          <w:noProof/>
        </w:rPr>
        <w:t xml:space="preserve"> input was a single sequence</w:t>
      </w:r>
      <w:r w:rsidR="001C6CCE" w:rsidRPr="001C6CCE">
        <w:rPr>
          <w:noProof/>
        </w:rPr>
        <w:t>.</w:t>
      </w:r>
    </w:p>
    <w:p w:rsidR="00033AE6" w:rsidRDefault="00033AE6" w:rsidP="00033AE6">
      <w:pPr>
        <w:keepNext/>
      </w:pPr>
      <w:r>
        <w:rPr>
          <w:noProof/>
        </w:rPr>
        <w:drawing>
          <wp:inline distT="0" distB="0" distL="0" distR="0" wp14:anchorId="6FC6562F" wp14:editId="26E544EF">
            <wp:extent cx="5541310" cy="3523129"/>
            <wp:effectExtent l="0" t="0" r="2540" b="1270"/>
            <wp:docPr id="8" name="Wykres 8">
              <a:extLst xmlns:a="http://schemas.openxmlformats.org/drawingml/2006/main">
                <a:ext uri="{FF2B5EF4-FFF2-40B4-BE49-F238E27FC236}">
                  <a16:creationId xmlns:a16="http://schemas.microsoft.com/office/drawing/2014/main" id="{2B1BE367-BE9C-42C8-9726-A8891FB703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33AE6" w:rsidRDefault="00033AE6" w:rsidP="00033AE6">
      <w:pPr>
        <w:pStyle w:val="Legenda"/>
        <w:jc w:val="center"/>
      </w:pPr>
      <w:r>
        <w:t xml:space="preserve">Figure </w:t>
      </w:r>
      <w:r w:rsidR="002E6A44">
        <w:fldChar w:fldCharType="begin"/>
      </w:r>
      <w:r w:rsidR="002E6A44">
        <w:instrText xml:space="preserve"> SEQ Figure \* ARABIC </w:instrText>
      </w:r>
      <w:r w:rsidR="002E6A44">
        <w:fldChar w:fldCharType="separate"/>
      </w:r>
      <w:r w:rsidR="00A12F04">
        <w:rPr>
          <w:noProof/>
        </w:rPr>
        <w:t>2</w:t>
      </w:r>
      <w:r w:rsidR="002E6A44">
        <w:rPr>
          <w:noProof/>
        </w:rPr>
        <w:fldChar w:fldCharType="end"/>
      </w:r>
      <w:r>
        <w:t xml:space="preserve"> Comparison of the results with and without addition of evolutionary information</w:t>
      </w:r>
    </w:p>
    <w:p w:rsidR="00033AE6" w:rsidRPr="000A4CC1" w:rsidRDefault="001C6CCE" w:rsidP="000A4CC1">
      <w:pPr>
        <w:spacing w:line="276" w:lineRule="auto"/>
        <w:ind w:firstLine="720"/>
        <w:jc w:val="both"/>
        <w:rPr>
          <w:noProof/>
        </w:rPr>
      </w:pPr>
      <w:r w:rsidRPr="000A4CC1">
        <w:rPr>
          <w:noProof/>
        </w:rPr>
        <w:t xml:space="preserve"> As </w:t>
      </w:r>
      <w:r w:rsidR="00033AE6" w:rsidRPr="000A4CC1">
        <w:rPr>
          <w:noProof/>
        </w:rPr>
        <w:t>clearly</w:t>
      </w:r>
      <w:r w:rsidRPr="000A4CC1">
        <w:rPr>
          <w:noProof/>
        </w:rPr>
        <w:t xml:space="preserve"> visible </w:t>
      </w:r>
      <w:r w:rsidR="00033AE6" w:rsidRPr="000A4CC1">
        <w:rPr>
          <w:noProof/>
        </w:rPr>
        <w:t>there is a noticeable improvement in prediction accuracy when evolutionary information</w:t>
      </w:r>
      <w:r w:rsidR="006876BF">
        <w:rPr>
          <w:noProof/>
        </w:rPr>
        <w:t xml:space="preserve"> in for of PSSM frequency matrix</w:t>
      </w:r>
      <w:r w:rsidR="00033AE6" w:rsidRPr="000A4CC1">
        <w:rPr>
          <w:noProof/>
        </w:rPr>
        <w:t xml:space="preserve"> was added</w:t>
      </w:r>
      <w:r w:rsidRPr="000A4CC1">
        <w:rPr>
          <w:noProof/>
        </w:rPr>
        <w:t>.</w:t>
      </w:r>
      <w:r w:rsidR="00FC7D24" w:rsidRPr="000A4CC1">
        <w:rPr>
          <w:noProof/>
        </w:rPr>
        <w:t xml:space="preserve"> </w:t>
      </w:r>
      <w:r w:rsidR="00033AE6" w:rsidRPr="000A4CC1">
        <w:rPr>
          <w:noProof/>
        </w:rPr>
        <w:t xml:space="preserve">The difference between highest accuracies is more then 3% - 71.42% is highest for single sequence information(window length = 11) compared to 74.73% for highest accuracy when input was </w:t>
      </w:r>
      <w:r w:rsidR="00547D69">
        <w:rPr>
          <w:noProof/>
        </w:rPr>
        <w:t>multiple sequence allignment data</w:t>
      </w:r>
      <w:r w:rsidR="00F51DF7">
        <w:rPr>
          <w:noProof/>
        </w:rPr>
        <w:t>.</w:t>
      </w:r>
    </w:p>
    <w:p w:rsidR="00430CC1" w:rsidRDefault="00B55BA3" w:rsidP="0086623D">
      <w:pPr>
        <w:pStyle w:val="Legenda"/>
        <w:spacing w:line="276" w:lineRule="auto"/>
        <w:ind w:firstLine="720"/>
        <w:jc w:val="both"/>
      </w:pPr>
      <w:r w:rsidRPr="000A4CC1">
        <w:rPr>
          <w:i w:val="0"/>
          <w:noProof/>
          <w:color w:val="auto"/>
          <w:sz w:val="22"/>
          <w:szCs w:val="22"/>
        </w:rPr>
        <w:t xml:space="preserve">The results of comparison between </w:t>
      </w:r>
      <w:r w:rsidR="00F2668D" w:rsidRPr="000A4CC1">
        <w:rPr>
          <w:i w:val="0"/>
          <w:noProof/>
          <w:color w:val="auto"/>
          <w:sz w:val="22"/>
          <w:szCs w:val="22"/>
        </w:rPr>
        <w:t>SVC and two other cassification techniques, namely random forest classifier and  decision tree classifier was presented in Figure 3.</w:t>
      </w:r>
      <w:r w:rsidR="004E6FAD">
        <w:rPr>
          <w:i w:val="0"/>
          <w:noProof/>
          <w:color w:val="auto"/>
          <w:sz w:val="22"/>
          <w:szCs w:val="22"/>
        </w:rPr>
        <w:t xml:space="preserve"> Both </w:t>
      </w:r>
      <w:r w:rsidR="004E6FAD" w:rsidRPr="000A4CC1">
        <w:rPr>
          <w:i w:val="0"/>
          <w:noProof/>
          <w:color w:val="auto"/>
          <w:sz w:val="22"/>
          <w:szCs w:val="22"/>
        </w:rPr>
        <w:t xml:space="preserve">random forest </w:t>
      </w:r>
      <w:r w:rsidR="004E6FAD" w:rsidRPr="000A4CC1">
        <w:rPr>
          <w:i w:val="0"/>
          <w:noProof/>
          <w:color w:val="auto"/>
          <w:sz w:val="22"/>
          <w:szCs w:val="22"/>
        </w:rPr>
        <w:lastRenderedPageBreak/>
        <w:t>classifier and  decision tree classifier</w:t>
      </w:r>
      <w:r w:rsidR="004E6FAD">
        <w:rPr>
          <w:i w:val="0"/>
          <w:noProof/>
          <w:color w:val="auto"/>
          <w:sz w:val="22"/>
          <w:szCs w:val="22"/>
        </w:rPr>
        <w:t xml:space="preserve"> were tested on default parameters.</w:t>
      </w:r>
      <w:r w:rsidR="005F205D" w:rsidRPr="000A4CC1">
        <w:rPr>
          <w:i w:val="0"/>
          <w:noProof/>
          <w:color w:val="auto"/>
          <w:sz w:val="22"/>
          <w:szCs w:val="22"/>
        </w:rPr>
        <w:t xml:space="preserve"> </w:t>
      </w:r>
      <w:r w:rsidR="00430CC1" w:rsidRPr="000A4CC1">
        <w:rPr>
          <w:i w:val="0"/>
          <w:noProof/>
          <w:color w:val="auto"/>
          <w:sz w:val="22"/>
          <w:szCs w:val="22"/>
        </w:rPr>
        <w:t>The highest accuracies for all window lenghts were achieved by random forest classifier, with higest accuracy 76.37% for window length equal 5.</w:t>
      </w:r>
      <w:r w:rsidR="004E6FAD">
        <w:rPr>
          <w:i w:val="0"/>
          <w:noProof/>
          <w:color w:val="auto"/>
          <w:sz w:val="22"/>
          <w:szCs w:val="22"/>
        </w:rPr>
        <w:t xml:space="preserve"> </w:t>
      </w:r>
      <w:r w:rsidR="00430CC1" w:rsidRPr="000A4CC1">
        <w:rPr>
          <w:i w:val="0"/>
          <w:noProof/>
          <w:color w:val="auto"/>
          <w:sz w:val="22"/>
          <w:szCs w:val="22"/>
        </w:rPr>
        <w:t>The results for SVC were already discussed above, as for other comparisons,</w:t>
      </w:r>
      <w:r w:rsidR="00430CC1" w:rsidRPr="000A4CC1">
        <w:rPr>
          <w:noProof/>
          <w:color w:val="auto"/>
        </w:rPr>
        <w:t xml:space="preserve"> </w:t>
      </w:r>
      <w:r w:rsidR="00430CC1">
        <w:rPr>
          <w:noProof/>
        </w:rPr>
        <w:drawing>
          <wp:inline distT="0" distB="0" distL="0" distR="0" wp14:anchorId="58BEE528" wp14:editId="2E6A1AAE">
            <wp:extent cx="5760720" cy="3456940"/>
            <wp:effectExtent l="0" t="0" r="11430" b="10160"/>
            <wp:docPr id="7" name="Wykres 7">
              <a:extLst xmlns:a="http://schemas.openxmlformats.org/drawingml/2006/main">
                <a:ext uri="{FF2B5EF4-FFF2-40B4-BE49-F238E27FC236}">
                  <a16:creationId xmlns:a16="http://schemas.microsoft.com/office/drawing/2014/main" id="{E7759227-850A-4B3F-802A-7FD58FF9A4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430CC1" w:rsidRPr="00430CC1">
        <w:t xml:space="preserve"> </w:t>
      </w:r>
      <w:r w:rsidR="00430CC1">
        <w:t xml:space="preserve">Figure </w:t>
      </w:r>
      <w:r w:rsidR="002E6A44">
        <w:fldChar w:fldCharType="begin"/>
      </w:r>
      <w:r w:rsidR="002E6A44">
        <w:instrText xml:space="preserve"> SEQ Figure \* ARABIC </w:instrText>
      </w:r>
      <w:r w:rsidR="002E6A44">
        <w:fldChar w:fldCharType="separate"/>
      </w:r>
      <w:r w:rsidR="00A12F04">
        <w:rPr>
          <w:noProof/>
        </w:rPr>
        <w:t>3</w:t>
      </w:r>
      <w:r w:rsidR="002E6A44">
        <w:rPr>
          <w:noProof/>
        </w:rPr>
        <w:fldChar w:fldCharType="end"/>
      </w:r>
      <w:r w:rsidR="00430CC1">
        <w:t xml:space="preserve"> Comparison of best SVC with decision tree and random forest classifier methods</w:t>
      </w:r>
    </w:p>
    <w:p w:rsidR="00054CFA" w:rsidRDefault="00430CC1" w:rsidP="00430CC1">
      <w:pPr>
        <w:jc w:val="both"/>
        <w:rPr>
          <w:noProof/>
        </w:rPr>
      </w:pPr>
      <w:r>
        <w:rPr>
          <w:noProof/>
        </w:rPr>
        <w:t xml:space="preserve">SVC with best possible parameters was used. Decision tree clasifier predictions were significantly less accurate and peaked with 71.78% accuracy at windowlength of 11. For the highest Accuracy values achieved by each classifier, </w:t>
      </w:r>
      <w:r w:rsidRPr="00392C9D">
        <w:rPr>
          <w:rFonts w:ascii="Calibri" w:hAnsi="Calibri" w:cs="Calibri"/>
          <w:color w:val="000000"/>
        </w:rPr>
        <w:t>Matthews correlation coefficient</w:t>
      </w:r>
      <w:r>
        <w:rPr>
          <w:rFonts w:ascii="Calibri" w:hAnsi="Calibri" w:cs="Calibri"/>
          <w:color w:val="000000"/>
        </w:rPr>
        <w:t xml:space="preserve"> was calculated, and it is presented in </w:t>
      </w:r>
      <w:r w:rsidR="000A4CC1">
        <w:rPr>
          <w:rFonts w:ascii="Calibri" w:hAnsi="Calibri" w:cs="Calibri"/>
          <w:color w:val="000000"/>
        </w:rPr>
        <w:t>T</w:t>
      </w:r>
      <w:r>
        <w:rPr>
          <w:rFonts w:ascii="Calibri" w:hAnsi="Calibri" w:cs="Calibri"/>
          <w:color w:val="000000"/>
        </w:rPr>
        <w:t>able 1</w:t>
      </w:r>
      <w:r w:rsidR="000A4CC1">
        <w:rPr>
          <w:rFonts w:ascii="Calibri" w:hAnsi="Calibri" w:cs="Calibri"/>
          <w:color w:val="000000"/>
        </w:rPr>
        <w:t>, supplied with optimal window length for each of classifiers.</w:t>
      </w:r>
      <w:r>
        <w:rPr>
          <w:rFonts w:ascii="Calibri" w:hAnsi="Calibri" w:cs="Calibri"/>
          <w:color w:val="000000"/>
        </w:rPr>
        <w:t xml:space="preserve"> </w:t>
      </w:r>
    </w:p>
    <w:p w:rsidR="00392C9D" w:rsidRDefault="00392C9D" w:rsidP="00392C9D">
      <w:pPr>
        <w:pStyle w:val="Legenda"/>
        <w:keepNext/>
        <w:jc w:val="center"/>
      </w:pPr>
      <w:r>
        <w:t xml:space="preserve">Table </w:t>
      </w:r>
      <w:r w:rsidR="002E6A44">
        <w:fldChar w:fldCharType="begin"/>
      </w:r>
      <w:r w:rsidR="002E6A44">
        <w:instrText xml:space="preserve"> SEQ Table \* ARABIC </w:instrText>
      </w:r>
      <w:r w:rsidR="002E6A44">
        <w:fldChar w:fldCharType="separate"/>
      </w:r>
      <w:r>
        <w:rPr>
          <w:noProof/>
        </w:rPr>
        <w:t>1</w:t>
      </w:r>
      <w:r w:rsidR="002E6A44">
        <w:rPr>
          <w:noProof/>
        </w:rPr>
        <w:fldChar w:fldCharType="end"/>
      </w:r>
      <w:r>
        <w:t xml:space="preserve"> </w:t>
      </w:r>
      <w:r w:rsidRPr="00766812">
        <w:t>Matthews correlation coefficient</w:t>
      </w:r>
      <w:r>
        <w:t>s for different classifiers</w:t>
      </w:r>
    </w:p>
    <w:tbl>
      <w:tblPr>
        <w:tblStyle w:val="Tabelasiatki4akcent3"/>
        <w:tblW w:w="0" w:type="auto"/>
        <w:tblLook w:val="04A0" w:firstRow="1" w:lastRow="0" w:firstColumn="1" w:lastColumn="0" w:noHBand="0" w:noVBand="1"/>
      </w:tblPr>
      <w:tblGrid>
        <w:gridCol w:w="3123"/>
        <w:gridCol w:w="2764"/>
        <w:gridCol w:w="3175"/>
      </w:tblGrid>
      <w:tr w:rsidR="00F2668D" w:rsidTr="00F26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pPr>
            <w:r w:rsidRPr="00F2668D">
              <w:rPr>
                <w:color w:val="auto"/>
              </w:rPr>
              <w:t>Classifier</w:t>
            </w:r>
          </w:p>
        </w:tc>
        <w:tc>
          <w:tcPr>
            <w:tcW w:w="2764" w:type="dxa"/>
            <w:vAlign w:val="center"/>
          </w:tcPr>
          <w:p w:rsidR="00F2668D" w:rsidRPr="00392C9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Optimal window length</w:t>
            </w:r>
          </w:p>
        </w:tc>
        <w:tc>
          <w:tcPr>
            <w:tcW w:w="3175" w:type="dxa"/>
            <w:vAlign w:val="center"/>
          </w:tcPr>
          <w:p w:rsidR="00F2668D" w:rsidRDefault="00F2668D" w:rsidP="00F2668D">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392C9D">
              <w:rPr>
                <w:rFonts w:ascii="Calibri" w:hAnsi="Calibri" w:cs="Calibri"/>
                <w:color w:val="000000"/>
              </w:rPr>
              <w:t>Matthews correlation coefficient (MCC)</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SV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96201</w:t>
            </w:r>
          </w:p>
        </w:tc>
      </w:tr>
      <w:tr w:rsidR="00F2668D" w:rsidTr="00F2668D">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RFC</w:t>
            </w:r>
          </w:p>
        </w:tc>
        <w:tc>
          <w:tcPr>
            <w:tcW w:w="2764"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3175" w:type="dxa"/>
            <w:vAlign w:val="center"/>
          </w:tcPr>
          <w:p w:rsidR="00F2668D" w:rsidRDefault="00F2668D" w:rsidP="00F2668D">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32415</w:t>
            </w:r>
          </w:p>
        </w:tc>
      </w:tr>
      <w:tr w:rsidR="00F2668D" w:rsidTr="00F26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3" w:type="dxa"/>
            <w:vAlign w:val="center"/>
          </w:tcPr>
          <w:p w:rsidR="00F2668D" w:rsidRDefault="00F2668D" w:rsidP="00F2668D">
            <w:pPr>
              <w:jc w:val="center"/>
              <w:rPr>
                <w:rFonts w:ascii="Calibri" w:hAnsi="Calibri" w:cs="Calibri"/>
                <w:color w:val="000000"/>
              </w:rPr>
            </w:pPr>
            <w:r>
              <w:rPr>
                <w:rFonts w:ascii="Calibri" w:hAnsi="Calibri" w:cs="Calibri"/>
                <w:color w:val="000000"/>
              </w:rPr>
              <w:t>DTC</w:t>
            </w:r>
          </w:p>
        </w:tc>
        <w:tc>
          <w:tcPr>
            <w:tcW w:w="2764"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w:t>
            </w:r>
          </w:p>
        </w:tc>
        <w:tc>
          <w:tcPr>
            <w:tcW w:w="3175" w:type="dxa"/>
            <w:vAlign w:val="center"/>
          </w:tcPr>
          <w:p w:rsidR="00F2668D" w:rsidRDefault="00F2668D" w:rsidP="00F2668D">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441449</w:t>
            </w:r>
          </w:p>
        </w:tc>
      </w:tr>
    </w:tbl>
    <w:p w:rsidR="00B55BA3" w:rsidRDefault="00B55BA3" w:rsidP="00B55BA3"/>
    <w:p w:rsidR="000A4CC1" w:rsidRDefault="000A4CC1" w:rsidP="004E6FAD">
      <w:pPr>
        <w:jc w:val="both"/>
      </w:pPr>
      <w:r>
        <w:tab/>
        <w:t xml:space="preserve">Additional measurement were also performed for the model with optimal SVC parameters such as </w:t>
      </w:r>
      <w:r w:rsidR="00A12F04">
        <w:t>r</w:t>
      </w:r>
      <w:r>
        <w:t xml:space="preserve">eceiver operating characteristic(ROC) curve </w:t>
      </w:r>
      <w:r w:rsidR="00FD7F20">
        <w:t xml:space="preserve">and confusion matrix </w:t>
      </w:r>
      <w:r>
        <w:t>presented on figure 4</w:t>
      </w:r>
      <w:r w:rsidR="005E66EF">
        <w:t>.</w:t>
      </w:r>
      <w:r w:rsidR="00181E8C">
        <w:t xml:space="preserve"> </w:t>
      </w:r>
      <w:r w:rsidR="004130E3">
        <w:t>There is slight difference in percentage of correct predictions between both classes.</w:t>
      </w:r>
      <w:r w:rsidR="00F25B0E">
        <w:t xml:space="preserve"> </w:t>
      </w:r>
      <w:r w:rsidR="004130E3">
        <w:t xml:space="preserve"> Looking at figure 4b it can be observed that 72% of all buried residues were predicted correctly, while correct prediction rate was 5% higher in case of exposed residues. The difference is not very </w:t>
      </w:r>
      <w:r w:rsidR="00642682">
        <w:t xml:space="preserve">big </w:t>
      </w:r>
      <w:r w:rsidR="004130E3">
        <w:t xml:space="preserve">and cannot be attributed to bias towards exposed residues in training dataset since </w:t>
      </w:r>
      <w:r w:rsidR="00F25B0E">
        <w:t>none of classes were overrepresented</w:t>
      </w:r>
      <w:r w:rsidR="004E6FAD">
        <w:t xml:space="preserve"> there</w:t>
      </w:r>
      <w:r w:rsidR="00F25B0E">
        <w:t xml:space="preserve">. </w:t>
      </w:r>
      <w:r w:rsidR="004B6685">
        <w:br/>
      </w:r>
      <w:r w:rsidR="004B6685">
        <w:br/>
      </w:r>
      <w:r w:rsidR="004B6685">
        <w:br/>
      </w:r>
    </w:p>
    <w:p w:rsidR="000A4CC1" w:rsidRDefault="00334119" w:rsidP="00FD7F20">
      <w:pPr>
        <w:keepNext/>
        <w:jc w:val="center"/>
      </w:pPr>
      <w:r>
        <w:rPr>
          <w:noProof/>
        </w:rPr>
        <w:lastRenderedPageBreak/>
        <mc:AlternateContent>
          <mc:Choice Requires="wps">
            <w:drawing>
              <wp:anchor distT="0" distB="0" distL="114300" distR="114300" simplePos="0" relativeHeight="251659264" behindDoc="0" locked="0" layoutInCell="1" allowOverlap="1">
                <wp:simplePos x="0" y="0"/>
                <wp:positionH relativeFrom="column">
                  <wp:posOffset>57198</wp:posOffset>
                </wp:positionH>
                <wp:positionV relativeFrom="paragraph">
                  <wp:posOffset>5715</wp:posOffset>
                </wp:positionV>
                <wp:extent cx="241539" cy="319177"/>
                <wp:effectExtent l="0" t="0" r="0" b="5080"/>
                <wp:wrapNone/>
                <wp:docPr id="3" name="Pole tekstowe 3"/>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pPr>
                              <w:rPr>
                                <w:lang w:val="pl-PL"/>
                              </w:rPr>
                            </w:pPr>
                            <w:r>
                              <w:rPr>
                                <w:lang w:val="pl-P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Pole tekstowe 3" o:spid="_x0000_s1026" type="#_x0000_t202" style="position:absolute;left:0;text-align:left;margin-left:4.5pt;margin-top:.45pt;width:19pt;height: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" filled="f" stroked="f" strokeweight=".5pt">
                <v:textbox>
                  <w:txbxContent>
                    <w:p w:rsidR="00334119" w:rsidRPr="00334119" w:rsidRDefault="00334119">
                      <w:pPr>
                        <w:rPr>
                          <w:lang w:val="pl-PL"/>
                        </w:rPr>
                      </w:pPr>
                      <w:r>
                        <w:rPr>
                          <w:lang w:val="pl-PL"/>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6FA79BF9" wp14:editId="0C178B0F">
                <wp:simplePos x="0" y="0"/>
                <wp:positionH relativeFrom="column">
                  <wp:posOffset>3133402</wp:posOffset>
                </wp:positionH>
                <wp:positionV relativeFrom="paragraph">
                  <wp:posOffset>2540</wp:posOffset>
                </wp:positionV>
                <wp:extent cx="241539" cy="319177"/>
                <wp:effectExtent l="0" t="0" r="0" b="5080"/>
                <wp:wrapNone/>
                <wp:docPr id="5" name="Pole tekstowe 5"/>
                <wp:cNvGraphicFramePr/>
                <a:graphic xmlns:a="http://schemas.openxmlformats.org/drawingml/2006/main">
                  <a:graphicData uri="http://schemas.microsoft.com/office/word/2010/wordprocessingShape">
                    <wps:wsp>
                      <wps:cNvSpPr txBox="1"/>
                      <wps:spPr>
                        <a:xfrm>
                          <a:off x="0" y="0"/>
                          <a:ext cx="241539" cy="319177"/>
                        </a:xfrm>
                        <a:prstGeom prst="rect">
                          <a:avLst/>
                        </a:prstGeom>
                        <a:noFill/>
                        <a:ln w="6350">
                          <a:noFill/>
                        </a:ln>
                      </wps:spPr>
                      <wps:txbx>
                        <w:txbxContent>
                          <w:p w:rsidR="00334119" w:rsidRPr="00334119" w:rsidRDefault="00334119" w:rsidP="00334119">
                            <w:pPr>
                              <w:rPr>
                                <w:lang w:val="pl-PL"/>
                              </w:rPr>
                            </w:pPr>
                            <w:r>
                              <w:rPr>
                                <w:lang w:val="pl-P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A79BF9" id="Pole tekstowe 5" o:spid="_x0000_s1027" type="#_x0000_t202" style="position:absolute;left:0;text-align:left;margin-left:246.7pt;margin-top:.2pt;width:19pt;height:25.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" filled="f" stroked="f" strokeweight=".5pt">
                <v:textbox>
                  <w:txbxContent>
                    <w:p w:rsidR="00334119" w:rsidRPr="00334119" w:rsidRDefault="00334119" w:rsidP="00334119">
                      <w:pPr>
                        <w:rPr>
                          <w:lang w:val="pl-PL"/>
                        </w:rPr>
                      </w:pPr>
                      <w:r>
                        <w:rPr>
                          <w:lang w:val="pl-PL"/>
                        </w:rPr>
                        <w:t>b</w:t>
                      </w:r>
                    </w:p>
                  </w:txbxContent>
                </v:textbox>
              </v:shape>
            </w:pict>
          </mc:Fallback>
        </mc:AlternateContent>
      </w:r>
      <w:r w:rsidR="000A4CC1">
        <w:rPr>
          <w:noProof/>
        </w:rPr>
        <w:drawing>
          <wp:inline distT="0" distB="0" distL="0" distR="0" wp14:anchorId="398C2D6E" wp14:editId="51B797A5">
            <wp:extent cx="3045124" cy="2174641"/>
            <wp:effectExtent l="0" t="0" r="3175"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63" cy="2199450"/>
                    </a:xfrm>
                    <a:prstGeom prst="rect">
                      <a:avLst/>
                    </a:prstGeom>
                    <a:noFill/>
                    <a:ln>
                      <a:noFill/>
                    </a:ln>
                  </pic:spPr>
                </pic:pic>
              </a:graphicData>
            </a:graphic>
          </wp:inline>
        </w:drawing>
      </w:r>
      <w:r w:rsidR="00FD7F20">
        <w:rPr>
          <w:noProof/>
        </w:rPr>
        <w:drawing>
          <wp:inline distT="0" distB="0" distL="0" distR="0" wp14:anchorId="28C2334A">
            <wp:extent cx="2466975" cy="2152015"/>
            <wp:effectExtent l="0" t="0" r="9525" b="63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66975" cy="2152015"/>
                    </a:xfrm>
                    <a:prstGeom prst="rect">
                      <a:avLst/>
                    </a:prstGeom>
                  </pic:spPr>
                </pic:pic>
              </a:graphicData>
            </a:graphic>
          </wp:inline>
        </w:drawing>
      </w:r>
    </w:p>
    <w:p w:rsidR="00A12F04" w:rsidRDefault="000A4CC1" w:rsidP="008A70D9">
      <w:pPr>
        <w:pStyle w:val="Legenda"/>
        <w:jc w:val="center"/>
      </w:pPr>
      <w:r>
        <w:t xml:space="preserve">Figure </w:t>
      </w:r>
      <w:r w:rsidR="002E6A44">
        <w:fldChar w:fldCharType="begin"/>
      </w:r>
      <w:r w:rsidR="002E6A44">
        <w:instrText xml:space="preserve"> SEQ Figure \* ARABIC </w:instrText>
      </w:r>
      <w:r w:rsidR="002E6A44">
        <w:fldChar w:fldCharType="separate"/>
      </w:r>
      <w:r w:rsidR="00A12F04">
        <w:rPr>
          <w:noProof/>
        </w:rPr>
        <w:t>4</w:t>
      </w:r>
      <w:r w:rsidR="002E6A44">
        <w:rPr>
          <w:noProof/>
        </w:rPr>
        <w:fldChar w:fldCharType="end"/>
      </w:r>
      <w:r w:rsidR="00334119">
        <w:rPr>
          <w:noProof/>
        </w:rPr>
        <w:t>a.</w:t>
      </w:r>
      <w:r>
        <w:t xml:space="preserve"> Receiver operating characteristic curve for</w:t>
      </w:r>
      <w:r w:rsidR="00334119">
        <w:t xml:space="preserve"> model with</w:t>
      </w:r>
      <w:r>
        <w:t xml:space="preserve"> optimal SVC parameters</w:t>
      </w:r>
      <w:r w:rsidR="00334119">
        <w:t>. 4b. Confusion matrix for the same model.</w:t>
      </w:r>
    </w:p>
    <w:p w:rsidR="003F7CE0" w:rsidRPr="00316D96" w:rsidRDefault="003F7CE0" w:rsidP="003F7CE0">
      <w:pPr>
        <w:pStyle w:val="Nagwek2"/>
      </w:pPr>
      <w:r>
        <w:t>Conclusions</w:t>
      </w:r>
    </w:p>
    <w:p w:rsidR="00325E1F" w:rsidRDefault="00FA35E5" w:rsidP="008A70D9">
      <w:r>
        <w:tab/>
        <w:t xml:space="preserve">To conclude, in this course exposure status predictor for transmembrane </w:t>
      </w:r>
      <w:r w:rsidR="00583683" w:rsidRPr="00583683">
        <w:t>β barrel</w:t>
      </w:r>
      <w:r w:rsidR="00583683">
        <w:t>s</w:t>
      </w:r>
      <w:r w:rsidR="00583683" w:rsidRPr="00583683">
        <w:t xml:space="preserve"> </w:t>
      </w:r>
      <w:r>
        <w:t>using SVC was developed. Linear kernel gave the best results, slightly higher th</w:t>
      </w:r>
      <w:r w:rsidR="00583683">
        <w:t>a</w:t>
      </w:r>
      <w:r>
        <w:t>n other ones.  Addition of evolutionary info in form of PSSM matrices obtained by PSI-BLAST significantly(3%) increased the prediction accuracy. The final optimized model was compared with models created using DTC and RFC. SVC is better th</w:t>
      </w:r>
      <w:r w:rsidR="00583683">
        <w:t>a</w:t>
      </w:r>
      <w:r>
        <w:t>n DTC but worse th</w:t>
      </w:r>
      <w:r w:rsidR="00583683">
        <w:t>a</w:t>
      </w:r>
      <w:r>
        <w:t>n RFC. When we compare the accuracy of predictions to accuracies for SVC approaches found in literature, the results were quite similar</w:t>
      </w:r>
      <w:r w:rsidR="00583683">
        <w:t xml:space="preserve"> </w:t>
      </w:r>
      <w:r>
        <w:t>and not that far from best exposure status predictor found in literature which is TMBHMM.</w:t>
      </w:r>
    </w:p>
    <w:p w:rsidR="00325E1F" w:rsidRDefault="00325E1F" w:rsidP="00325E1F">
      <w:r>
        <w:br w:type="page"/>
      </w:r>
    </w:p>
    <w:p w:rsidR="00F90D76" w:rsidRPr="00F90D76" w:rsidRDefault="00325E1F" w:rsidP="00F90D76">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F90D76" w:rsidRPr="00F90D76">
        <w:rPr>
          <w:rFonts w:ascii="Calibri" w:hAnsi="Calibri" w:cs="Calibri"/>
          <w:noProof/>
          <w:szCs w:val="24"/>
        </w:rPr>
        <w:t xml:space="preserve">Altschul, S. F. et al. (1997). Gapped BLAST and PSI-BLAST: a new generation of protein database search programs. </w:t>
      </w:r>
      <w:r w:rsidR="00F90D76" w:rsidRPr="00F90D76">
        <w:rPr>
          <w:rFonts w:ascii="Calibri" w:hAnsi="Calibri" w:cs="Calibri"/>
          <w:i/>
          <w:iCs/>
          <w:noProof/>
          <w:szCs w:val="24"/>
        </w:rPr>
        <w:t>Nucleic Acids Research</w:t>
      </w:r>
      <w:r w:rsidR="00F90D76" w:rsidRPr="00F90D76">
        <w:rPr>
          <w:rFonts w:ascii="Calibri" w:hAnsi="Calibri" w:cs="Calibri"/>
          <w:noProof/>
          <w:szCs w:val="24"/>
        </w:rPr>
        <w:t xml:space="preserve">, </w:t>
      </w:r>
      <w:r w:rsidR="00F90D76" w:rsidRPr="00F90D76">
        <w:rPr>
          <w:rFonts w:ascii="Calibri" w:hAnsi="Calibri" w:cs="Calibri"/>
          <w:i/>
          <w:iCs/>
          <w:noProof/>
          <w:szCs w:val="24"/>
        </w:rPr>
        <w:t>25</w:t>
      </w:r>
      <w:r w:rsidR="00F90D76" w:rsidRPr="00F90D76">
        <w:rPr>
          <w:rFonts w:ascii="Calibri" w:hAnsi="Calibri" w:cs="Calibri"/>
          <w:noProof/>
          <w:szCs w:val="24"/>
        </w:rPr>
        <w:t>(17), 3389–34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Hayat, S., Park, Y., &amp; Helms, V. (2011). Statistical analysis and exposure status classification of transmembrane beta barrel residues. </w:t>
      </w:r>
      <w:r w:rsidRPr="00F90D76">
        <w:rPr>
          <w:rFonts w:ascii="Calibri" w:hAnsi="Calibri" w:cs="Calibri"/>
          <w:i/>
          <w:iCs/>
          <w:noProof/>
          <w:szCs w:val="24"/>
        </w:rPr>
        <w:t>Computational Biology and Chemistry</w:t>
      </w:r>
      <w:r w:rsidRPr="00F90D76">
        <w:rPr>
          <w:rFonts w:ascii="Calibri" w:hAnsi="Calibri" w:cs="Calibri"/>
          <w:noProof/>
          <w:szCs w:val="24"/>
        </w:rPr>
        <w:t xml:space="preserve">, </w:t>
      </w:r>
      <w:r w:rsidRPr="00F90D76">
        <w:rPr>
          <w:rFonts w:ascii="Calibri" w:hAnsi="Calibri" w:cs="Calibri"/>
          <w:i/>
          <w:iCs/>
          <w:noProof/>
          <w:szCs w:val="24"/>
        </w:rPr>
        <w:t>35</w:t>
      </w:r>
      <w:r w:rsidRPr="00F90D76">
        <w:rPr>
          <w:rFonts w:ascii="Calibri" w:hAnsi="Calibri" w:cs="Calibri"/>
          <w:noProof/>
          <w:szCs w:val="24"/>
        </w:rPr>
        <w:t>(2), 96–107. https://doi.org/10.1016/j.compbiolchem.2011.03.002</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Kohavi, R. (1995). A Study of Cross-Validation and Bootstrap for Accuracy Estimation and Model Selection. </w:t>
      </w:r>
      <w:r w:rsidRPr="00F90D76">
        <w:rPr>
          <w:rFonts w:ascii="Calibri" w:hAnsi="Calibri" w:cs="Calibri"/>
          <w:i/>
          <w:iCs/>
          <w:noProof/>
          <w:szCs w:val="24"/>
        </w:rPr>
        <w:t>Appears in the International Joint Conference on Articial Intelligence (IJCAI)</w:t>
      </w:r>
      <w:r w:rsidRPr="00F90D76">
        <w:rPr>
          <w:rFonts w:ascii="Calibri" w:hAnsi="Calibri" w:cs="Calibri"/>
          <w:noProof/>
          <w:szCs w:val="24"/>
        </w:rPr>
        <w:t>, 1–7. https://doi.org/10.1067/mod.2000.10903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Mountrakis, G., Im, J., &amp; Ogole, C. (2011). Support vector machines in remote sensing: A review. </w:t>
      </w:r>
      <w:r w:rsidRPr="00F90D76">
        <w:rPr>
          <w:rFonts w:ascii="Calibri" w:hAnsi="Calibri" w:cs="Calibri"/>
          <w:i/>
          <w:iCs/>
          <w:noProof/>
          <w:szCs w:val="24"/>
        </w:rPr>
        <w:t>ISPRS Journal of Photogrammetry and Remote Sensing</w:t>
      </w:r>
      <w:r w:rsidRPr="00F90D76">
        <w:rPr>
          <w:rFonts w:ascii="Calibri" w:hAnsi="Calibri" w:cs="Calibri"/>
          <w:noProof/>
          <w:szCs w:val="24"/>
        </w:rPr>
        <w:t xml:space="preserve">, </w:t>
      </w:r>
      <w:r w:rsidRPr="00F90D76">
        <w:rPr>
          <w:rFonts w:ascii="Calibri" w:hAnsi="Calibri" w:cs="Calibri"/>
          <w:i/>
          <w:iCs/>
          <w:noProof/>
          <w:szCs w:val="24"/>
        </w:rPr>
        <w:t>66</w:t>
      </w:r>
      <w:r w:rsidRPr="00F90D76">
        <w:rPr>
          <w:rFonts w:ascii="Calibri" w:hAnsi="Calibri" w:cs="Calibri"/>
          <w:noProof/>
          <w:szCs w:val="24"/>
        </w:rPr>
        <w:t>(3), 247–259. https://doi.org/10.1016/j.isprsjprs.2010.11.001</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Singh, N. K., Goodman, A., Walter, P., Helms, V., &amp; Hayat, S. (2011). TMBHMM: A frequency profile based HMM for predicting the topology of transmembrane beta barrel proteins and the exposure status of transmembrane residues. </w:t>
      </w:r>
      <w:r w:rsidRPr="00F90D76">
        <w:rPr>
          <w:rFonts w:ascii="Calibri" w:hAnsi="Calibri" w:cs="Calibri"/>
          <w:i/>
          <w:iCs/>
          <w:noProof/>
          <w:szCs w:val="24"/>
        </w:rPr>
        <w:t>Biochimica et Biophysica Acta - Proteins and Proteomics</w:t>
      </w:r>
      <w:r w:rsidRPr="00F90D76">
        <w:rPr>
          <w:rFonts w:ascii="Calibri" w:hAnsi="Calibri" w:cs="Calibri"/>
          <w:noProof/>
          <w:szCs w:val="24"/>
        </w:rPr>
        <w:t xml:space="preserve">, </w:t>
      </w:r>
      <w:r w:rsidRPr="00F90D76">
        <w:rPr>
          <w:rFonts w:ascii="Calibri" w:hAnsi="Calibri" w:cs="Calibri"/>
          <w:i/>
          <w:iCs/>
          <w:noProof/>
          <w:szCs w:val="24"/>
        </w:rPr>
        <w:t>1814</w:t>
      </w:r>
      <w:r w:rsidRPr="00F90D76">
        <w:rPr>
          <w:rFonts w:ascii="Calibri" w:hAnsi="Calibri" w:cs="Calibri"/>
          <w:noProof/>
          <w:szCs w:val="24"/>
        </w:rPr>
        <w:t>(5), 664–670. https://doi.org/10.1016/j.bbapap.2011.03.004</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szCs w:val="24"/>
        </w:rPr>
      </w:pPr>
      <w:r w:rsidRPr="00F90D76">
        <w:rPr>
          <w:rFonts w:ascii="Calibri" w:hAnsi="Calibri" w:cs="Calibri"/>
          <w:noProof/>
          <w:szCs w:val="24"/>
        </w:rPr>
        <w:t xml:space="preserve">Varoquaux, G., Buitinck, L., Louppe, G., Grisel, O., Pedregosa, F., &amp; Mueller,  a. (2015). Scikit-learn: Machine Learning Without Learning the Machinery. </w:t>
      </w:r>
      <w:r w:rsidRPr="00F90D76">
        <w:rPr>
          <w:rFonts w:ascii="Calibri" w:hAnsi="Calibri" w:cs="Calibri"/>
          <w:i/>
          <w:iCs/>
          <w:noProof/>
          <w:szCs w:val="24"/>
        </w:rPr>
        <w:t>GetMobile: Mobile Computing and Communications</w:t>
      </w:r>
      <w:r w:rsidRPr="00F90D76">
        <w:rPr>
          <w:rFonts w:ascii="Calibri" w:hAnsi="Calibri" w:cs="Calibri"/>
          <w:noProof/>
          <w:szCs w:val="24"/>
        </w:rPr>
        <w:t xml:space="preserve">, </w:t>
      </w:r>
      <w:r w:rsidRPr="00F90D76">
        <w:rPr>
          <w:rFonts w:ascii="Calibri" w:hAnsi="Calibri" w:cs="Calibri"/>
          <w:i/>
          <w:iCs/>
          <w:noProof/>
          <w:szCs w:val="24"/>
        </w:rPr>
        <w:t>19</w:t>
      </w:r>
      <w:r w:rsidRPr="00F90D76">
        <w:rPr>
          <w:rFonts w:ascii="Calibri" w:hAnsi="Calibri" w:cs="Calibri"/>
          <w:noProof/>
          <w:szCs w:val="24"/>
        </w:rPr>
        <w:t>(1), 29–33. https://doi.org/10.1145/2786984.2786995</w:t>
      </w:r>
    </w:p>
    <w:p w:rsidR="00F90D76" w:rsidRPr="00F90D76" w:rsidRDefault="00F90D76" w:rsidP="00F90D76">
      <w:pPr>
        <w:widowControl w:val="0"/>
        <w:autoSpaceDE w:val="0"/>
        <w:autoSpaceDN w:val="0"/>
        <w:adjustRightInd w:val="0"/>
        <w:spacing w:line="240" w:lineRule="auto"/>
        <w:ind w:left="480" w:hanging="480"/>
        <w:rPr>
          <w:rFonts w:ascii="Calibri" w:hAnsi="Calibri" w:cs="Calibri"/>
          <w:noProof/>
        </w:rPr>
      </w:pPr>
      <w:r w:rsidRPr="00F90D76">
        <w:rPr>
          <w:rFonts w:ascii="Calibri" w:hAnsi="Calibri" w:cs="Calibri"/>
          <w:noProof/>
          <w:szCs w:val="24"/>
        </w:rPr>
        <w:t xml:space="preserve">Zvelebil, M., &amp; Baum, J. (2007). </w:t>
      </w:r>
      <w:r w:rsidRPr="00F90D76">
        <w:rPr>
          <w:rFonts w:ascii="Calibri" w:hAnsi="Calibri" w:cs="Calibri"/>
          <w:i/>
          <w:iCs/>
          <w:noProof/>
          <w:szCs w:val="24"/>
        </w:rPr>
        <w:t>Understanding Bioinformatics</w:t>
      </w:r>
      <w:r w:rsidRPr="00F90D76">
        <w:rPr>
          <w:rFonts w:ascii="Calibri" w:hAnsi="Calibri" w:cs="Calibri"/>
          <w:noProof/>
          <w:szCs w:val="24"/>
        </w:rPr>
        <w:t xml:space="preserve">. </w:t>
      </w:r>
      <w:r w:rsidRPr="00F90D76">
        <w:rPr>
          <w:rFonts w:ascii="Calibri" w:hAnsi="Calibri" w:cs="Calibri"/>
          <w:i/>
          <w:iCs/>
          <w:noProof/>
          <w:szCs w:val="24"/>
        </w:rPr>
        <w:t>Garland Science</w:t>
      </w:r>
      <w:r w:rsidRPr="00F90D76">
        <w:rPr>
          <w:rFonts w:ascii="Calibri" w:hAnsi="Calibri" w:cs="Calibri"/>
          <w:noProof/>
          <w:szCs w:val="24"/>
        </w:rPr>
        <w:t>.</w:t>
      </w:r>
    </w:p>
    <w:p w:rsidR="005A7690" w:rsidRDefault="00325E1F" w:rsidP="008A70D9">
      <w:r>
        <w:fldChar w:fldCharType="end"/>
      </w:r>
    </w:p>
    <w:sectPr w:rsidR="005A7690" w:rsidSect="0030528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6A44" w:rsidRDefault="002E6A44" w:rsidP="00403DDD">
      <w:pPr>
        <w:spacing w:after="0" w:line="240" w:lineRule="auto"/>
      </w:pPr>
      <w:r>
        <w:separator/>
      </w:r>
    </w:p>
  </w:endnote>
  <w:endnote w:type="continuationSeparator" w:id="0">
    <w:p w:rsidR="002E6A44" w:rsidRDefault="002E6A44" w:rsidP="0040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EE"/>
    <w:family w:val="swiss"/>
    <w:pitch w:val="variable"/>
    <w:sig w:usb0="E0002AFF" w:usb1="C0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6A44" w:rsidRDefault="002E6A44" w:rsidP="00403DDD">
      <w:pPr>
        <w:spacing w:after="0" w:line="240" w:lineRule="auto"/>
      </w:pPr>
      <w:r>
        <w:separator/>
      </w:r>
    </w:p>
  </w:footnote>
  <w:footnote w:type="continuationSeparator" w:id="0">
    <w:p w:rsidR="002E6A44" w:rsidRDefault="002E6A44" w:rsidP="00403D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08D5"/>
    <w:multiLevelType w:val="hybridMultilevel"/>
    <w:tmpl w:val="CCF69FCA"/>
    <w:lvl w:ilvl="0" w:tplc="748ED01E">
      <w:numFmt w:val="bullet"/>
      <w:lvlText w:val="-"/>
      <w:lvlJc w:val="left"/>
      <w:pPr>
        <w:ind w:left="720" w:hanging="360"/>
      </w:pPr>
      <w:rPr>
        <w:rFonts w:ascii="Calibri" w:eastAsiaTheme="minorHAnsi" w:hAnsi="Calibri" w:cs="Calibri"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31C3147"/>
    <w:multiLevelType w:val="hybridMultilevel"/>
    <w:tmpl w:val="6F020C1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9577E17"/>
    <w:multiLevelType w:val="hybridMultilevel"/>
    <w:tmpl w:val="9CDAF812"/>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5A3607CC"/>
    <w:multiLevelType w:val="hybridMultilevel"/>
    <w:tmpl w:val="BB043F8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5B772F79"/>
    <w:multiLevelType w:val="hybridMultilevel"/>
    <w:tmpl w:val="C88400A6"/>
    <w:lvl w:ilvl="0" w:tplc="7066635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D96"/>
    <w:rsid w:val="00033AE6"/>
    <w:rsid w:val="000431E9"/>
    <w:rsid w:val="000543ED"/>
    <w:rsid w:val="00054CFA"/>
    <w:rsid w:val="00064F5F"/>
    <w:rsid w:val="0009700A"/>
    <w:rsid w:val="000A4CC1"/>
    <w:rsid w:val="000C3A18"/>
    <w:rsid w:val="000D1FC1"/>
    <w:rsid w:val="000E2DBB"/>
    <w:rsid w:val="000E3C67"/>
    <w:rsid w:val="00181E8C"/>
    <w:rsid w:val="0019766D"/>
    <w:rsid w:val="001A795E"/>
    <w:rsid w:val="001C6CCE"/>
    <w:rsid w:val="00203E8B"/>
    <w:rsid w:val="00234F62"/>
    <w:rsid w:val="00236324"/>
    <w:rsid w:val="00272240"/>
    <w:rsid w:val="002755D3"/>
    <w:rsid w:val="002E6A44"/>
    <w:rsid w:val="002F0955"/>
    <w:rsid w:val="00301435"/>
    <w:rsid w:val="00305281"/>
    <w:rsid w:val="00316D96"/>
    <w:rsid w:val="00325E1F"/>
    <w:rsid w:val="00334119"/>
    <w:rsid w:val="00344F7F"/>
    <w:rsid w:val="00365255"/>
    <w:rsid w:val="00381806"/>
    <w:rsid w:val="00392C9D"/>
    <w:rsid w:val="003E67B1"/>
    <w:rsid w:val="003E7289"/>
    <w:rsid w:val="003F2927"/>
    <w:rsid w:val="003F7CE0"/>
    <w:rsid w:val="0040235D"/>
    <w:rsid w:val="00403DDD"/>
    <w:rsid w:val="004061B5"/>
    <w:rsid w:val="004130E3"/>
    <w:rsid w:val="00414E63"/>
    <w:rsid w:val="00430CC1"/>
    <w:rsid w:val="00446B24"/>
    <w:rsid w:val="00456EE5"/>
    <w:rsid w:val="004617B7"/>
    <w:rsid w:val="00495CD4"/>
    <w:rsid w:val="004A4DA4"/>
    <w:rsid w:val="004B6685"/>
    <w:rsid w:val="004B7561"/>
    <w:rsid w:val="004E3F1D"/>
    <w:rsid w:val="004E620A"/>
    <w:rsid w:val="004E6FAD"/>
    <w:rsid w:val="00513804"/>
    <w:rsid w:val="005208C8"/>
    <w:rsid w:val="00540F33"/>
    <w:rsid w:val="00547D69"/>
    <w:rsid w:val="00562415"/>
    <w:rsid w:val="0056365A"/>
    <w:rsid w:val="00566012"/>
    <w:rsid w:val="00577209"/>
    <w:rsid w:val="00583683"/>
    <w:rsid w:val="005917F5"/>
    <w:rsid w:val="005A7690"/>
    <w:rsid w:val="005C0107"/>
    <w:rsid w:val="005E66EF"/>
    <w:rsid w:val="005F1E79"/>
    <w:rsid w:val="005F205D"/>
    <w:rsid w:val="00605E2F"/>
    <w:rsid w:val="0063207E"/>
    <w:rsid w:val="00635AE7"/>
    <w:rsid w:val="0063685C"/>
    <w:rsid w:val="0064134F"/>
    <w:rsid w:val="00642682"/>
    <w:rsid w:val="00675D46"/>
    <w:rsid w:val="006876BF"/>
    <w:rsid w:val="006B682C"/>
    <w:rsid w:val="006E122E"/>
    <w:rsid w:val="007566AB"/>
    <w:rsid w:val="007660C5"/>
    <w:rsid w:val="00775820"/>
    <w:rsid w:val="00783DE3"/>
    <w:rsid w:val="00790D5D"/>
    <w:rsid w:val="0080331B"/>
    <w:rsid w:val="008053CC"/>
    <w:rsid w:val="008175A5"/>
    <w:rsid w:val="00831F63"/>
    <w:rsid w:val="008556C3"/>
    <w:rsid w:val="00857AEC"/>
    <w:rsid w:val="00862B81"/>
    <w:rsid w:val="0086623D"/>
    <w:rsid w:val="008850FE"/>
    <w:rsid w:val="00890C88"/>
    <w:rsid w:val="008A70D9"/>
    <w:rsid w:val="008C5AC1"/>
    <w:rsid w:val="008D26C3"/>
    <w:rsid w:val="008E489A"/>
    <w:rsid w:val="00903D6B"/>
    <w:rsid w:val="00912720"/>
    <w:rsid w:val="00914079"/>
    <w:rsid w:val="009177A6"/>
    <w:rsid w:val="00926107"/>
    <w:rsid w:val="009828D5"/>
    <w:rsid w:val="009922A8"/>
    <w:rsid w:val="009B1702"/>
    <w:rsid w:val="009C49AD"/>
    <w:rsid w:val="009E3552"/>
    <w:rsid w:val="009E73C2"/>
    <w:rsid w:val="00A12F04"/>
    <w:rsid w:val="00A21DA0"/>
    <w:rsid w:val="00A312CE"/>
    <w:rsid w:val="00A43676"/>
    <w:rsid w:val="00A63E0D"/>
    <w:rsid w:val="00A716A9"/>
    <w:rsid w:val="00A77F85"/>
    <w:rsid w:val="00A9477F"/>
    <w:rsid w:val="00A9594B"/>
    <w:rsid w:val="00AA45F3"/>
    <w:rsid w:val="00AE613F"/>
    <w:rsid w:val="00AF0351"/>
    <w:rsid w:val="00B222E1"/>
    <w:rsid w:val="00B2437F"/>
    <w:rsid w:val="00B4400D"/>
    <w:rsid w:val="00B55BA3"/>
    <w:rsid w:val="00B74E22"/>
    <w:rsid w:val="00BA0033"/>
    <w:rsid w:val="00BA48EF"/>
    <w:rsid w:val="00BC09A1"/>
    <w:rsid w:val="00BC6BC7"/>
    <w:rsid w:val="00BE7D40"/>
    <w:rsid w:val="00C14431"/>
    <w:rsid w:val="00C22C72"/>
    <w:rsid w:val="00C275BE"/>
    <w:rsid w:val="00C5599B"/>
    <w:rsid w:val="00C86DA0"/>
    <w:rsid w:val="00C8744E"/>
    <w:rsid w:val="00C87D23"/>
    <w:rsid w:val="00C95B5E"/>
    <w:rsid w:val="00CA7683"/>
    <w:rsid w:val="00CC539E"/>
    <w:rsid w:val="00CC7917"/>
    <w:rsid w:val="00CF1418"/>
    <w:rsid w:val="00D2649F"/>
    <w:rsid w:val="00D376D3"/>
    <w:rsid w:val="00D71B4A"/>
    <w:rsid w:val="00D94688"/>
    <w:rsid w:val="00DA083C"/>
    <w:rsid w:val="00DA6FC9"/>
    <w:rsid w:val="00DC0F13"/>
    <w:rsid w:val="00DC4480"/>
    <w:rsid w:val="00DD601B"/>
    <w:rsid w:val="00DE22D8"/>
    <w:rsid w:val="00DE2D4D"/>
    <w:rsid w:val="00DE5A83"/>
    <w:rsid w:val="00DF7092"/>
    <w:rsid w:val="00E22FF3"/>
    <w:rsid w:val="00E32901"/>
    <w:rsid w:val="00E621EA"/>
    <w:rsid w:val="00E70FA1"/>
    <w:rsid w:val="00E83EFD"/>
    <w:rsid w:val="00EA70D7"/>
    <w:rsid w:val="00EB0FE4"/>
    <w:rsid w:val="00EE5D22"/>
    <w:rsid w:val="00F2197A"/>
    <w:rsid w:val="00F25B0E"/>
    <w:rsid w:val="00F2668D"/>
    <w:rsid w:val="00F43A74"/>
    <w:rsid w:val="00F455FA"/>
    <w:rsid w:val="00F51DF7"/>
    <w:rsid w:val="00F5214B"/>
    <w:rsid w:val="00F60E9D"/>
    <w:rsid w:val="00F625EF"/>
    <w:rsid w:val="00F71A35"/>
    <w:rsid w:val="00F7453F"/>
    <w:rsid w:val="00F81A99"/>
    <w:rsid w:val="00F90D76"/>
    <w:rsid w:val="00F913B1"/>
    <w:rsid w:val="00F9212B"/>
    <w:rsid w:val="00FA35E5"/>
    <w:rsid w:val="00FC43AF"/>
    <w:rsid w:val="00FC7D24"/>
    <w:rsid w:val="00FD1590"/>
    <w:rsid w:val="00FD7F20"/>
    <w:rsid w:val="00FE2257"/>
    <w:rsid w:val="00FE73C5"/>
    <w:rsid w:val="00FF1AA8"/>
    <w:rsid w:val="00FF70AA"/>
    <w:rsid w:val="00FF7D51"/>
  </w:rsids>
  <m:mathPr>
    <m:mathFont m:val="Cambria Math"/>
    <m:brkBin m:val="before"/>
    <m:brkBinSub m:val="--"/>
    <m:smallFrac m:val="0"/>
    <m:dispDef/>
    <m:lMargin m:val="0"/>
    <m:rMargin m:val="0"/>
    <m:defJc m:val="centerGroup"/>
    <m:wrapIndent m:val="1440"/>
    <m:intLim m:val="subSup"/>
    <m:naryLim m:val="undOvr"/>
  </m:mathPr>
  <w:themeFontLang w:val="pl-P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7EEDF"/>
  <w15:chartTrackingRefBased/>
  <w15:docId w15:val="{4F736A7D-E270-4DB2-98C7-65691369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style>
  <w:style w:type="paragraph" w:styleId="Nagwek2">
    <w:name w:val="heading 2"/>
    <w:basedOn w:val="Normalny"/>
    <w:next w:val="Normalny"/>
    <w:link w:val="Nagwek2Znak"/>
    <w:uiPriority w:val="9"/>
    <w:unhideWhenUsed/>
    <w:qFormat/>
    <w:rsid w:val="00FE225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gwek3">
    <w:name w:val="heading 3"/>
    <w:basedOn w:val="Normalny"/>
    <w:next w:val="Normalny"/>
    <w:link w:val="Nagwek3Znak"/>
    <w:uiPriority w:val="9"/>
    <w:unhideWhenUsed/>
    <w:qFormat/>
    <w:rsid w:val="00AF0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316D96"/>
    <w:pPr>
      <w:ind w:left="720"/>
      <w:contextualSpacing/>
    </w:pPr>
  </w:style>
  <w:style w:type="character" w:customStyle="1" w:styleId="Nagwek2Znak">
    <w:name w:val="Nagłówek 2 Znak"/>
    <w:basedOn w:val="Domylnaczcionkaakapitu"/>
    <w:link w:val="Nagwek2"/>
    <w:uiPriority w:val="9"/>
    <w:rsid w:val="00FE2257"/>
    <w:rPr>
      <w:rFonts w:asciiTheme="majorHAnsi" w:eastAsiaTheme="majorEastAsia" w:hAnsiTheme="majorHAnsi" w:cstheme="majorBidi"/>
      <w:color w:val="2F5496" w:themeColor="accent1" w:themeShade="BF"/>
      <w:sz w:val="26"/>
      <w:szCs w:val="26"/>
    </w:rPr>
  </w:style>
  <w:style w:type="character" w:customStyle="1" w:styleId="Nagwek3Znak">
    <w:name w:val="Nagłówek 3 Znak"/>
    <w:basedOn w:val="Domylnaczcionkaakapitu"/>
    <w:link w:val="Nagwek3"/>
    <w:uiPriority w:val="9"/>
    <w:rsid w:val="00AF0351"/>
    <w:rPr>
      <w:rFonts w:asciiTheme="majorHAnsi" w:eastAsiaTheme="majorEastAsia" w:hAnsiTheme="majorHAnsi" w:cstheme="majorBidi"/>
      <w:color w:val="1F3763" w:themeColor="accent1" w:themeShade="7F"/>
      <w:sz w:val="24"/>
      <w:szCs w:val="24"/>
    </w:rPr>
  </w:style>
  <w:style w:type="paragraph" w:styleId="Bezodstpw">
    <w:name w:val="No Spacing"/>
    <w:uiPriority w:val="1"/>
    <w:qFormat/>
    <w:rsid w:val="00E83EFD"/>
    <w:pPr>
      <w:spacing w:after="0" w:line="240" w:lineRule="auto"/>
    </w:pPr>
  </w:style>
  <w:style w:type="character" w:styleId="Tekstzastpczy">
    <w:name w:val="Placeholder Text"/>
    <w:basedOn w:val="Domylnaczcionkaakapitu"/>
    <w:uiPriority w:val="99"/>
    <w:semiHidden/>
    <w:rsid w:val="0019766D"/>
    <w:rPr>
      <w:color w:val="808080"/>
    </w:rPr>
  </w:style>
  <w:style w:type="paragraph" w:styleId="Tekstprzypisudolnego">
    <w:name w:val="footnote text"/>
    <w:basedOn w:val="Normalny"/>
    <w:link w:val="TekstprzypisudolnegoZnak"/>
    <w:uiPriority w:val="99"/>
    <w:semiHidden/>
    <w:unhideWhenUsed/>
    <w:rsid w:val="00403DDD"/>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403DDD"/>
    <w:rPr>
      <w:sz w:val="20"/>
      <w:szCs w:val="20"/>
    </w:rPr>
  </w:style>
  <w:style w:type="character" w:styleId="Odwoanieprzypisudolnego">
    <w:name w:val="footnote reference"/>
    <w:basedOn w:val="Domylnaczcionkaakapitu"/>
    <w:uiPriority w:val="99"/>
    <w:semiHidden/>
    <w:unhideWhenUsed/>
    <w:rsid w:val="00403DDD"/>
    <w:rPr>
      <w:vertAlign w:val="superscript"/>
    </w:rPr>
  </w:style>
  <w:style w:type="paragraph" w:styleId="Legenda">
    <w:name w:val="caption"/>
    <w:basedOn w:val="Normalny"/>
    <w:next w:val="Normalny"/>
    <w:uiPriority w:val="35"/>
    <w:unhideWhenUsed/>
    <w:qFormat/>
    <w:rsid w:val="00403DDD"/>
    <w:pPr>
      <w:spacing w:after="200" w:line="240" w:lineRule="auto"/>
    </w:pPr>
    <w:rPr>
      <w:i/>
      <w:iCs/>
      <w:color w:val="44546A" w:themeColor="text2"/>
      <w:sz w:val="18"/>
      <w:szCs w:val="18"/>
    </w:rPr>
  </w:style>
  <w:style w:type="table" w:styleId="Tabela-Siatka">
    <w:name w:val="Table Grid"/>
    <w:basedOn w:val="Standardowy"/>
    <w:uiPriority w:val="39"/>
    <w:rsid w:val="00A21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atki2akcent1">
    <w:name w:val="Grid Table 2 Accent 1"/>
    <w:basedOn w:val="Standardowy"/>
    <w:uiPriority w:val="47"/>
    <w:rsid w:val="00A21DA0"/>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elasiatki2akcent5">
    <w:name w:val="Grid Table 2 Accent 5"/>
    <w:basedOn w:val="Standardowy"/>
    <w:uiPriority w:val="47"/>
    <w:rsid w:val="00A21DA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siatki7kolorowaakcent1">
    <w:name w:val="Grid Table 7 Colorful Accent 1"/>
    <w:basedOn w:val="Standardowy"/>
    <w:uiPriority w:val="52"/>
    <w:rsid w:val="00A21DA0"/>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elasiatki4akcent3">
    <w:name w:val="Grid Table 4 Accent 3"/>
    <w:basedOn w:val="Standardowy"/>
    <w:uiPriority w:val="49"/>
    <w:rsid w:val="00A21DA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434330">
      <w:bodyDiv w:val="1"/>
      <w:marLeft w:val="0"/>
      <w:marRight w:val="0"/>
      <w:marTop w:val="0"/>
      <w:marBottom w:val="0"/>
      <w:divBdr>
        <w:top w:val="none" w:sz="0" w:space="0" w:color="auto"/>
        <w:left w:val="none" w:sz="0" w:space="0" w:color="auto"/>
        <w:bottom w:val="none" w:sz="0" w:space="0" w:color="auto"/>
        <w:right w:val="none" w:sz="0" w:space="0" w:color="auto"/>
      </w:divBdr>
    </w:div>
    <w:div w:id="155604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project\project\documents\results_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 vs kernel for different window</a:t>
            </a:r>
            <a:r>
              <a:rPr lang="pl-PL" baseline="0"/>
              <a:t> lengths</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364789221665621"/>
          <c:y val="0.15216410256410257"/>
          <c:w val="0.8580379594430827"/>
          <c:h val="0.60634543765680193"/>
        </c:manualLayout>
      </c:layout>
      <c:lineChart>
        <c:grouping val="standard"/>
        <c:varyColors val="0"/>
        <c:ser>
          <c:idx val="0"/>
          <c:order val="0"/>
          <c:tx>
            <c:strRef>
              <c:f>Arkusz1!$B$1</c:f>
              <c:strCache>
                <c:ptCount val="1"/>
                <c:pt idx="0">
                  <c:v>Rbf</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B$2:$B$12</c:f>
              <c:numCache>
                <c:formatCode>0.00%</c:formatCode>
                <c:ptCount val="10"/>
                <c:pt idx="0">
                  <c:v>0.72291014531196396</c:v>
                </c:pt>
                <c:pt idx="1">
                  <c:v>0.72654929783466204</c:v>
                </c:pt>
                <c:pt idx="2">
                  <c:v>0.72758885951756103</c:v>
                </c:pt>
                <c:pt idx="3">
                  <c:v>0.726846452548495</c:v>
                </c:pt>
                <c:pt idx="4">
                  <c:v>0.72751519956288402</c:v>
                </c:pt>
                <c:pt idx="5">
                  <c:v>0.72773780087245699</c:v>
                </c:pt>
                <c:pt idx="6">
                  <c:v>0.72833214339084895</c:v>
                </c:pt>
                <c:pt idx="7">
                  <c:v>0.72521309434417203</c:v>
                </c:pt>
                <c:pt idx="8">
                  <c:v>0.72409906198382601</c:v>
                </c:pt>
                <c:pt idx="9">
                  <c:v>0.72372765168225905</c:v>
                </c:pt>
              </c:numCache>
            </c:numRef>
          </c:val>
          <c:smooth val="0"/>
          <c:extLst>
            <c:ext xmlns:c16="http://schemas.microsoft.com/office/drawing/2014/chart" uri="{C3380CC4-5D6E-409C-BE32-E72D297353CC}">
              <c16:uniqueId val="{00000000-8FEE-45D4-AB56-C324611669A9}"/>
            </c:ext>
          </c:extLst>
        </c:ser>
        <c:ser>
          <c:idx val="1"/>
          <c:order val="1"/>
          <c:tx>
            <c:strRef>
              <c:f>Arkusz1!$C$1</c:f>
              <c:strCache>
                <c:ptCount val="1"/>
                <c:pt idx="0">
                  <c:v>Linea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C$2:$C$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1-8FEE-45D4-AB56-C324611669A9}"/>
            </c:ext>
          </c:extLst>
        </c:ser>
        <c:ser>
          <c:idx val="2"/>
          <c:order val="2"/>
          <c:tx>
            <c:strRef>
              <c:f>Arkusz1!$D$1</c:f>
              <c:strCache>
                <c:ptCount val="1"/>
                <c:pt idx="0">
                  <c:v>Polynomia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D$2:$D$12</c:f>
              <c:numCache>
                <c:formatCode>0.00%</c:formatCode>
                <c:ptCount val="10"/>
                <c:pt idx="0">
                  <c:v>0.73382735469961702</c:v>
                </c:pt>
                <c:pt idx="1">
                  <c:v>0.73664954684898798</c:v>
                </c:pt>
                <c:pt idx="2">
                  <c:v>0.73605530360277205</c:v>
                </c:pt>
                <c:pt idx="3">
                  <c:v>0.74244259123145995</c:v>
                </c:pt>
                <c:pt idx="4">
                  <c:v>0.74526483301691904</c:v>
                </c:pt>
                <c:pt idx="5">
                  <c:v>0.74377937380964398</c:v>
                </c:pt>
                <c:pt idx="6">
                  <c:v>0.74518993216004203</c:v>
                </c:pt>
                <c:pt idx="7">
                  <c:v>0.74355614377628898</c:v>
                </c:pt>
                <c:pt idx="8">
                  <c:v>0.743036123027081</c:v>
                </c:pt>
                <c:pt idx="9">
                  <c:v>0.74392750444176803</c:v>
                </c:pt>
              </c:numCache>
            </c:numRef>
          </c:val>
          <c:smooth val="0"/>
          <c:extLst>
            <c:ext xmlns:c16="http://schemas.microsoft.com/office/drawing/2014/chart" uri="{C3380CC4-5D6E-409C-BE32-E72D297353CC}">
              <c16:uniqueId val="{00000002-8FEE-45D4-AB56-C324611669A9}"/>
            </c:ext>
          </c:extLst>
        </c:ser>
        <c:ser>
          <c:idx val="3"/>
          <c:order val="3"/>
          <c:tx>
            <c:strRef>
              <c:f>Arkusz1!$E$1</c:f>
              <c:strCache>
                <c:ptCount val="1"/>
                <c:pt idx="0">
                  <c:v>Sigmoid</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E$2:$E$12</c:f>
              <c:numCache>
                <c:formatCode>0.00%</c:formatCode>
                <c:ptCount val="10"/>
                <c:pt idx="0">
                  <c:v>0.708651120114</c:v>
                </c:pt>
                <c:pt idx="1">
                  <c:v>0.72380174181599999</c:v>
                </c:pt>
                <c:pt idx="2">
                  <c:v>0.62473184930699999</c:v>
                </c:pt>
                <c:pt idx="3">
                  <c:v>0.53264077423300005</c:v>
                </c:pt>
                <c:pt idx="4">
                  <c:v>0.51748990435099995</c:v>
                </c:pt>
                <c:pt idx="5">
                  <c:v>0.51503897359499995</c:v>
                </c:pt>
                <c:pt idx="6">
                  <c:v>0.51526178999399996</c:v>
                </c:pt>
                <c:pt idx="7">
                  <c:v>0.51518751786100003</c:v>
                </c:pt>
                <c:pt idx="8">
                  <c:v>0.51518751786100003</c:v>
                </c:pt>
                <c:pt idx="9">
                  <c:v>0.51518751786100003</c:v>
                </c:pt>
              </c:numCache>
            </c:numRef>
          </c:val>
          <c:smooth val="0"/>
          <c:extLst>
            <c:ext xmlns:c16="http://schemas.microsoft.com/office/drawing/2014/chart" uri="{C3380CC4-5D6E-409C-BE32-E72D297353CC}">
              <c16:uniqueId val="{00000003-8FEE-45D4-AB56-C324611669A9}"/>
            </c:ext>
          </c:extLst>
        </c:ser>
        <c:ser>
          <c:idx val="4"/>
          <c:order val="4"/>
          <c:tx>
            <c:strRef>
              <c:f>Arkusz1!$F$1</c:f>
              <c:strCache>
                <c:ptCount val="1"/>
                <c:pt idx="0">
                  <c:v>LinearSVC</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Arkusz1!$A$2:$A$12</c:f>
              <c:strCache>
                <c:ptCount val="10"/>
                <c:pt idx="0">
                  <c:v>3</c:v>
                </c:pt>
                <c:pt idx="1">
                  <c:v>5</c:v>
                </c:pt>
                <c:pt idx="2">
                  <c:v>7</c:v>
                </c:pt>
                <c:pt idx="3">
                  <c:v>9</c:v>
                </c:pt>
                <c:pt idx="4">
                  <c:v>11</c:v>
                </c:pt>
                <c:pt idx="5">
                  <c:v>13</c:v>
                </c:pt>
                <c:pt idx="6">
                  <c:v>15</c:v>
                </c:pt>
                <c:pt idx="7">
                  <c:v>17</c:v>
                </c:pt>
                <c:pt idx="8">
                  <c:v>19</c:v>
                </c:pt>
                <c:pt idx="9">
                  <c:v>21</c:v>
                </c:pt>
              </c:strCache>
            </c:strRef>
          </c:cat>
          <c:val>
            <c:numRef>
              <c:f>Arkusz1!$F$2:$F$12</c:f>
              <c:numCache>
                <c:formatCode>0.00%</c:formatCode>
                <c:ptCount val="10"/>
                <c:pt idx="0">
                  <c:v>0.73003960827463998</c:v>
                </c:pt>
                <c:pt idx="1">
                  <c:v>0.738060651196355</c:v>
                </c:pt>
                <c:pt idx="2">
                  <c:v>0.73962018399237495</c:v>
                </c:pt>
                <c:pt idx="3">
                  <c:v>0.74303663593332403</c:v>
                </c:pt>
                <c:pt idx="4">
                  <c:v>0.74288820748467199</c:v>
                </c:pt>
                <c:pt idx="5">
                  <c:v>0.74214538688153897</c:v>
                </c:pt>
                <c:pt idx="6">
                  <c:v>0.74184823216770501</c:v>
                </c:pt>
                <c:pt idx="7">
                  <c:v>0.74311057715916595</c:v>
                </c:pt>
                <c:pt idx="8">
                  <c:v>0.74051128413589495</c:v>
                </c:pt>
                <c:pt idx="9">
                  <c:v>0.73976871171320302</c:v>
                </c:pt>
              </c:numCache>
            </c:numRef>
          </c:val>
          <c:smooth val="0"/>
          <c:extLst>
            <c:ext xmlns:c16="http://schemas.microsoft.com/office/drawing/2014/chart" uri="{C3380CC4-5D6E-409C-BE32-E72D297353CC}">
              <c16:uniqueId val="{00000004-8FEE-45D4-AB56-C324611669A9}"/>
            </c:ext>
          </c:extLst>
        </c:ser>
        <c:dLbls>
          <c:showLegendKey val="0"/>
          <c:showVal val="0"/>
          <c:showCatName val="0"/>
          <c:showSerName val="0"/>
          <c:showPercent val="0"/>
          <c:showBubbleSize val="0"/>
        </c:dLbls>
        <c:marker val="1"/>
        <c:smooth val="0"/>
        <c:axId val="448685320"/>
        <c:axId val="448686960"/>
      </c:lineChart>
      <c:catAx>
        <c:axId val="448685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 leng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6960"/>
        <c:crosses val="autoZero"/>
        <c:auto val="1"/>
        <c:lblAlgn val="ctr"/>
        <c:lblOffset val="100"/>
        <c:noMultiLvlLbl val="0"/>
      </c:catAx>
      <c:valAx>
        <c:axId val="448686960"/>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448685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a:t>Accuracy</a:t>
            </a:r>
            <a:r>
              <a:rPr lang="pl-PL" baseline="0"/>
              <a:t> comparison with and without evolutionary information</a:t>
            </a:r>
            <a:endParaRPr lang="pl-PL"/>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lineChart>
        <c:grouping val="standard"/>
        <c:varyColors val="0"/>
        <c:ser>
          <c:idx val="0"/>
          <c:order val="0"/>
          <c:tx>
            <c:strRef>
              <c:f>Arkusz1!$M$2</c:f>
              <c:strCache>
                <c:ptCount val="1"/>
                <c:pt idx="0">
                  <c:v>linear kernel PSS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M$3:$M$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0-68A1-48F2-B0DE-574C869EA354}"/>
            </c:ext>
          </c:extLst>
        </c:ser>
        <c:ser>
          <c:idx val="1"/>
          <c:order val="1"/>
          <c:tx>
            <c:strRef>
              <c:f>Arkusz1!$N$2</c:f>
              <c:strCache>
                <c:ptCount val="1"/>
                <c:pt idx="0">
                  <c:v>linearSVC no PSSM</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L$3:$L$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N$3:$N$12</c:f>
              <c:numCache>
                <c:formatCode>0.00%</c:formatCode>
                <c:ptCount val="10"/>
                <c:pt idx="0">
                  <c:v>0.69966543291206096</c:v>
                </c:pt>
                <c:pt idx="1">
                  <c:v>0.70523584289423602</c:v>
                </c:pt>
                <c:pt idx="2">
                  <c:v>0.71221672849999595</c:v>
                </c:pt>
                <c:pt idx="3">
                  <c:v>0.712142158550372</c:v>
                </c:pt>
                <c:pt idx="4">
                  <c:v>0.71422167900487399</c:v>
                </c:pt>
                <c:pt idx="5">
                  <c:v>0.71251343648903698</c:v>
                </c:pt>
                <c:pt idx="6">
                  <c:v>0.71177081443025603</c:v>
                </c:pt>
                <c:pt idx="7">
                  <c:v>0.70991384564923798</c:v>
                </c:pt>
                <c:pt idx="8">
                  <c:v>0.71273597161715796</c:v>
                </c:pt>
                <c:pt idx="9">
                  <c:v>0.70872559079188302</c:v>
                </c:pt>
              </c:numCache>
            </c:numRef>
          </c:val>
          <c:smooth val="0"/>
          <c:extLst>
            <c:ext xmlns:c16="http://schemas.microsoft.com/office/drawing/2014/chart" uri="{C3380CC4-5D6E-409C-BE32-E72D297353CC}">
              <c16:uniqueId val="{00000001-68A1-48F2-B0DE-574C869EA354}"/>
            </c:ext>
          </c:extLst>
        </c:ser>
        <c:dLbls>
          <c:showLegendKey val="0"/>
          <c:showVal val="0"/>
          <c:showCatName val="0"/>
          <c:showSerName val="0"/>
          <c:showPercent val="0"/>
          <c:showBubbleSize val="0"/>
        </c:dLbls>
        <c:marker val="1"/>
        <c:smooth val="0"/>
        <c:axId val="315183416"/>
        <c:axId val="315184400"/>
      </c:lineChart>
      <c:catAx>
        <c:axId val="315183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4400"/>
        <c:crosses val="autoZero"/>
        <c:auto val="1"/>
        <c:lblAlgn val="ctr"/>
        <c:lblOffset val="100"/>
        <c:noMultiLvlLbl val="0"/>
      </c:catAx>
      <c:valAx>
        <c:axId val="3151844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15183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l-PL" sz="1800" b="0" i="0" baseline="0">
                <a:effectLst/>
              </a:rPr>
              <a:t> </a:t>
            </a:r>
            <a:r>
              <a:rPr lang="pl-PL" sz="1600" b="0" i="0" baseline="0">
                <a:effectLst/>
              </a:rPr>
              <a:t>Accuracy of SVM vs other methods</a:t>
            </a:r>
            <a:endParaRPr lang="pl-PL" sz="1600">
              <a:effectLst/>
            </a:endParaRPr>
          </a:p>
        </c:rich>
      </c:tx>
      <c:layout>
        <c:manualLayout>
          <c:xMode val="edge"/>
          <c:yMode val="edge"/>
          <c:x val="0.25131869718813765"/>
          <c:y val="3.4500247613981892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l-PL"/>
        </a:p>
      </c:txPr>
    </c:title>
    <c:autoTitleDeleted val="0"/>
    <c:plotArea>
      <c:layout>
        <c:manualLayout>
          <c:layoutTarget val="inner"/>
          <c:xMode val="edge"/>
          <c:yMode val="edge"/>
          <c:x val="0.11747643361560511"/>
          <c:y val="0.10961244812398792"/>
          <c:w val="0.86538808212644958"/>
          <c:h val="0.70308027446984389"/>
        </c:manualLayout>
      </c:layout>
      <c:lineChart>
        <c:grouping val="standard"/>
        <c:varyColors val="0"/>
        <c:ser>
          <c:idx val="0"/>
          <c:order val="0"/>
          <c:tx>
            <c:strRef>
              <c:f>Arkusz1!$R$2</c:f>
              <c:strCache>
                <c:ptCount val="1"/>
                <c:pt idx="0">
                  <c:v>Random fores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R$3:$R$12</c:f>
              <c:numCache>
                <c:formatCode>0.00%</c:formatCode>
                <c:ptCount val="10"/>
                <c:pt idx="0">
                  <c:v>0.76204887910462304</c:v>
                </c:pt>
                <c:pt idx="1">
                  <c:v>0.76368155894907497</c:v>
                </c:pt>
                <c:pt idx="2">
                  <c:v>0.75744299758556799</c:v>
                </c:pt>
                <c:pt idx="3">
                  <c:v>0.75930023109238898</c:v>
                </c:pt>
                <c:pt idx="4">
                  <c:v>0.76115675314861497</c:v>
                </c:pt>
                <c:pt idx="5">
                  <c:v>0.76011702601208897</c:v>
                </c:pt>
                <c:pt idx="6">
                  <c:v>0.75558667407369395</c:v>
                </c:pt>
                <c:pt idx="7">
                  <c:v>0.75298729832361</c:v>
                </c:pt>
                <c:pt idx="8">
                  <c:v>0.75722090918223905</c:v>
                </c:pt>
                <c:pt idx="9">
                  <c:v>0.75588455678348598</c:v>
                </c:pt>
              </c:numCache>
            </c:numRef>
          </c:val>
          <c:smooth val="0"/>
          <c:extLst>
            <c:ext xmlns:c16="http://schemas.microsoft.com/office/drawing/2014/chart" uri="{C3380CC4-5D6E-409C-BE32-E72D297353CC}">
              <c16:uniqueId val="{00000000-090A-45D3-A83A-FB5D8A11C552}"/>
            </c:ext>
          </c:extLst>
        </c:ser>
        <c:ser>
          <c:idx val="1"/>
          <c:order val="1"/>
          <c:tx>
            <c:strRef>
              <c:f>Arkusz1!$S$2</c:f>
              <c:strCache>
                <c:ptCount val="1"/>
                <c:pt idx="0">
                  <c:v>Decision tre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S$3:$S$12</c:f>
              <c:numCache>
                <c:formatCode>0.00%</c:formatCode>
                <c:ptCount val="10"/>
                <c:pt idx="0">
                  <c:v>0.71258653390138205</c:v>
                </c:pt>
                <c:pt idx="1">
                  <c:v>0.71533427191866705</c:v>
                </c:pt>
                <c:pt idx="2">
                  <c:v>0.71837903228688504</c:v>
                </c:pt>
                <c:pt idx="3">
                  <c:v>0.71325423855792203</c:v>
                </c:pt>
                <c:pt idx="4">
                  <c:v>0.71867605463781703</c:v>
                </c:pt>
                <c:pt idx="5">
                  <c:v>0.71206662896971196</c:v>
                </c:pt>
                <c:pt idx="6">
                  <c:v>0.71481522734585701</c:v>
                </c:pt>
                <c:pt idx="7">
                  <c:v>0.70939389108147999</c:v>
                </c:pt>
                <c:pt idx="8">
                  <c:v>0.71733973532978901</c:v>
                </c:pt>
                <c:pt idx="9">
                  <c:v>0.714665425632102</c:v>
                </c:pt>
              </c:numCache>
            </c:numRef>
          </c:val>
          <c:smooth val="0"/>
          <c:extLst>
            <c:ext xmlns:c16="http://schemas.microsoft.com/office/drawing/2014/chart" uri="{C3380CC4-5D6E-409C-BE32-E72D297353CC}">
              <c16:uniqueId val="{00000001-090A-45D3-A83A-FB5D8A11C552}"/>
            </c:ext>
          </c:extLst>
        </c:ser>
        <c:ser>
          <c:idx val="2"/>
          <c:order val="2"/>
          <c:tx>
            <c:strRef>
              <c:f>Arkusz1!$T$2</c:f>
              <c:strCache>
                <c:ptCount val="1"/>
                <c:pt idx="0">
                  <c:v>SVC</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Arkusz1!$Q$3:$Q$12</c:f>
              <c:numCache>
                <c:formatCode>General</c:formatCode>
                <c:ptCount val="10"/>
                <c:pt idx="0">
                  <c:v>3</c:v>
                </c:pt>
                <c:pt idx="1">
                  <c:v>5</c:v>
                </c:pt>
                <c:pt idx="2">
                  <c:v>7</c:v>
                </c:pt>
                <c:pt idx="3">
                  <c:v>9</c:v>
                </c:pt>
                <c:pt idx="4">
                  <c:v>11</c:v>
                </c:pt>
                <c:pt idx="5">
                  <c:v>13</c:v>
                </c:pt>
                <c:pt idx="6">
                  <c:v>15</c:v>
                </c:pt>
                <c:pt idx="7">
                  <c:v>17</c:v>
                </c:pt>
                <c:pt idx="8">
                  <c:v>19</c:v>
                </c:pt>
                <c:pt idx="9">
                  <c:v>21</c:v>
                </c:pt>
              </c:numCache>
            </c:numRef>
          </c:cat>
          <c:val>
            <c:numRef>
              <c:f>Arkusz1!$T$3:$T$12</c:f>
              <c:numCache>
                <c:formatCode>0.00%</c:formatCode>
                <c:ptCount val="10"/>
                <c:pt idx="0">
                  <c:v>0.73405005528136502</c:v>
                </c:pt>
                <c:pt idx="1">
                  <c:v>0.73798623015499498</c:v>
                </c:pt>
                <c:pt idx="2">
                  <c:v>0.73813459242219703</c:v>
                </c:pt>
                <c:pt idx="3">
                  <c:v>0.74415056902149501</c:v>
                </c:pt>
                <c:pt idx="4">
                  <c:v>0.74318521329024101</c:v>
                </c:pt>
                <c:pt idx="5">
                  <c:v>0.74444752519097601</c:v>
                </c:pt>
                <c:pt idx="6">
                  <c:v>0.74682391908814605</c:v>
                </c:pt>
                <c:pt idx="7">
                  <c:v>0.74726950225063205</c:v>
                </c:pt>
                <c:pt idx="8">
                  <c:v>0.74415037047714305</c:v>
                </c:pt>
                <c:pt idx="9">
                  <c:v>0.74444755828170095</c:v>
                </c:pt>
              </c:numCache>
            </c:numRef>
          </c:val>
          <c:smooth val="0"/>
          <c:extLst>
            <c:ext xmlns:c16="http://schemas.microsoft.com/office/drawing/2014/chart" uri="{C3380CC4-5D6E-409C-BE32-E72D297353CC}">
              <c16:uniqueId val="{00000002-090A-45D3-A83A-FB5D8A11C552}"/>
            </c:ext>
          </c:extLst>
        </c:ser>
        <c:dLbls>
          <c:showLegendKey val="0"/>
          <c:showVal val="0"/>
          <c:showCatName val="0"/>
          <c:showSerName val="0"/>
          <c:showPercent val="0"/>
          <c:showBubbleSize val="0"/>
        </c:dLbls>
        <c:marker val="1"/>
        <c:smooth val="0"/>
        <c:axId val="396093416"/>
        <c:axId val="396099320"/>
      </c:lineChart>
      <c:catAx>
        <c:axId val="396093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Window</a:t>
                </a:r>
                <a:r>
                  <a:rPr lang="pl-PL" baseline="0"/>
                  <a:t> length</a:t>
                </a:r>
                <a:endParaRPr lang="pl-PL"/>
              </a:p>
            </c:rich>
          </c:tx>
          <c:layout>
            <c:manualLayout>
              <c:xMode val="edge"/>
              <c:yMode val="edge"/>
              <c:x val="0.42988191788333008"/>
              <c:y val="0.872027172069034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9320"/>
        <c:crosses val="autoZero"/>
        <c:auto val="1"/>
        <c:lblAlgn val="ctr"/>
        <c:lblOffset val="100"/>
        <c:noMultiLvlLbl val="0"/>
      </c:catAx>
      <c:valAx>
        <c:axId val="396099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pl-PL"/>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pl-PL"/>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396093416"/>
        <c:crosses val="autoZero"/>
        <c:crossBetween val="between"/>
      </c:valAx>
      <c:spPr>
        <a:noFill/>
        <a:ln>
          <a:noFill/>
        </a:ln>
        <a:effectLst/>
      </c:spPr>
    </c:plotArea>
    <c:legend>
      <c:legendPos val="b"/>
      <c:layout>
        <c:manualLayout>
          <c:xMode val="edge"/>
          <c:yMode val="edge"/>
          <c:x val="0.23932418419414977"/>
          <c:y val="0.92015012769166449"/>
          <c:w val="0.53232662159576294"/>
          <c:h val="5.821957533183398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65BD26-6EB2-40A5-B960-A4508941A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7</Pages>
  <Words>6522</Words>
  <Characters>39133</Characters>
  <Application>Microsoft Office Word</Application>
  <DocSecurity>0</DocSecurity>
  <Lines>326</Lines>
  <Paragraphs>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pppy1237@outlook.com</dc:creator>
  <cp:keywords/>
  <dc:description/>
  <cp:lastModifiedBy>xnestea</cp:lastModifiedBy>
  <cp:revision>46</cp:revision>
  <dcterms:created xsi:type="dcterms:W3CDTF">2018-03-15T17:44:00Z</dcterms:created>
  <dcterms:modified xsi:type="dcterms:W3CDTF">2018-03-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fa55e5-d5ae-34d9-904a-7ab96193424f</vt:lpwstr>
  </property>
  <property fmtid="{D5CDD505-2E9C-101B-9397-08002B2CF9AE}" pid="24" name="Mendeley Citation Style_1">
    <vt:lpwstr>http://www.zotero.org/styles/apa</vt:lpwstr>
  </property>
</Properties>
</file>